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912631" w14:textId="77777777" w:rsidR="001A5C31" w:rsidRDefault="004543C3" w:rsidP="00E211B8">
      <w:pPr>
        <w:pStyle w:val="Title"/>
      </w:pPr>
      <w:r>
        <w:t>KML Fundamentals</w:t>
      </w:r>
    </w:p>
    <w:p w14:paraId="2772FA2C" w14:textId="77777777" w:rsidR="004543C3" w:rsidRDefault="004543C3" w:rsidP="00E211B8">
      <w:pPr>
        <w:pStyle w:val="Subtitle"/>
      </w:pPr>
      <w:r>
        <w:t>Peter A. Selkin and Declan G. De Paor</w:t>
      </w:r>
    </w:p>
    <w:p w14:paraId="00F431B2" w14:textId="77777777" w:rsidR="004543C3" w:rsidRDefault="004543C3" w:rsidP="00E211B8">
      <w:pPr>
        <w:pStyle w:val="Heading1"/>
      </w:pPr>
      <w:r>
        <w:t>Overview</w:t>
      </w:r>
    </w:p>
    <w:p w14:paraId="666751F3" w14:textId="5D6B009E" w:rsidR="006077AC" w:rsidRDefault="000A08F8">
      <w:r>
        <w:t xml:space="preserve">By default, Google Earth allows you to add content to the “My Places” or “Temporary Places” sections of the Places panel. </w:t>
      </w:r>
      <w:r w:rsidR="006077AC">
        <w:t>Adding a marked location to “My Places” may be sufficient if you just want to revisit that place later, on your own computer. What if you need to distribute the file to students? In that case, it will be easier to save the file to an alternate location. Right-clicking (or shift-clicking on a Mac) on items in the Places list will produce a menu with the option to “Save Place As…” This document will describe what you get when you save items from your Places list</w:t>
      </w:r>
      <w:r w:rsidR="00873AAF">
        <w:t>, and how to edit those documents</w:t>
      </w:r>
      <w:r w:rsidR="006077AC">
        <w:t>.</w:t>
      </w:r>
    </w:p>
    <w:p w14:paraId="5E0C57A3" w14:textId="1A8AE474" w:rsidR="00873AAF" w:rsidRDefault="00873AAF" w:rsidP="00873AAF">
      <w:pPr>
        <w:pStyle w:val="Heading1"/>
      </w:pPr>
      <w:r>
        <w:t>File Formats</w:t>
      </w:r>
    </w:p>
    <w:p w14:paraId="3323269F" w14:textId="6D039C5D" w:rsidR="004543C3" w:rsidRPr="006A6385" w:rsidRDefault="00873AAF">
      <w:r>
        <w:t xml:space="preserve">In general, </w:t>
      </w:r>
      <w:r w:rsidR="004543C3">
        <w:t xml:space="preserve">Google Earth reads and saves data in KML (“Keyhole Markup Language”) format. KML is a </w:t>
      </w:r>
      <w:r w:rsidR="004543C3">
        <w:rPr>
          <w:i/>
        </w:rPr>
        <w:t>markup language</w:t>
      </w:r>
      <w:r w:rsidR="004543C3">
        <w:t xml:space="preserve">, meaning that files contain data </w:t>
      </w:r>
      <w:r w:rsidR="006A6385">
        <w:t>– coordinates, text, time stamps, etc. – </w:t>
      </w:r>
      <w:r w:rsidR="004543C3">
        <w:t>as well as some annotations (</w:t>
      </w:r>
      <w:r w:rsidR="004543C3">
        <w:rPr>
          <w:i/>
        </w:rPr>
        <w:t>markup</w:t>
      </w:r>
      <w:r w:rsidR="004543C3" w:rsidRPr="004543C3">
        <w:t>)</w:t>
      </w:r>
      <w:r w:rsidR="004543C3">
        <w:t xml:space="preserve"> that Google Earth interprets as </w:t>
      </w:r>
      <w:r w:rsidR="006A6385">
        <w:t>instructions for presenting that data</w:t>
      </w:r>
      <w:r w:rsidR="004543C3">
        <w:t>. Hypertext markup language, HTML, is another example of a markup language. KML</w:t>
      </w:r>
      <w:r w:rsidR="006A6385">
        <w:t xml:space="preserve"> files</w:t>
      </w:r>
      <w:r w:rsidR="004543C3">
        <w:t>, like HTML</w:t>
      </w:r>
      <w:r w:rsidR="006A6385">
        <w:t xml:space="preserve"> files</w:t>
      </w:r>
      <w:r w:rsidR="004543C3">
        <w:t>,</w:t>
      </w:r>
      <w:r w:rsidR="006A6385">
        <w:t xml:space="preserve"> are essentially text documents, and can be opened in a text editor such as Notepad or TextEdit. A simple KML file is shown below. </w:t>
      </w:r>
    </w:p>
    <w:p w14:paraId="668D7B00" w14:textId="77777777" w:rsidR="004543C3" w:rsidRDefault="006A6385">
      <w:r>
        <w:rPr>
          <w:noProof/>
        </w:rPr>
        <mc:AlternateContent>
          <mc:Choice Requires="wps">
            <w:drawing>
              <wp:anchor distT="0" distB="0" distL="114300" distR="114300" simplePos="0" relativeHeight="251659264" behindDoc="0" locked="0" layoutInCell="1" allowOverlap="1" wp14:anchorId="4C0B8039" wp14:editId="7042DA5A">
                <wp:simplePos x="0" y="0"/>
                <wp:positionH relativeFrom="column">
                  <wp:posOffset>-114300</wp:posOffset>
                </wp:positionH>
                <wp:positionV relativeFrom="paragraph">
                  <wp:posOffset>206375</wp:posOffset>
                </wp:positionV>
                <wp:extent cx="6057900" cy="17145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6057900" cy="1714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BFB21E" w14:textId="77777777" w:rsidR="00790F8C" w:rsidRPr="006A6385" w:rsidRDefault="00790F8C" w:rsidP="006A6385">
                            <w:pPr>
                              <w:rPr>
                                <w:rFonts w:ascii="Consolas" w:hAnsi="Consolas"/>
                                <w:sz w:val="16"/>
                                <w:szCs w:val="16"/>
                              </w:rPr>
                            </w:pPr>
                            <w:r w:rsidRPr="006A6385">
                              <w:rPr>
                                <w:rFonts w:ascii="Consolas" w:hAnsi="Consolas"/>
                                <w:sz w:val="16"/>
                                <w:szCs w:val="16"/>
                              </w:rPr>
                              <w:t>&lt;?xml version="1.0" encoding="UTF-8"?&gt;</w:t>
                            </w:r>
                          </w:p>
                          <w:p w14:paraId="082119D2" w14:textId="77777777" w:rsidR="00790F8C" w:rsidRPr="006A6385" w:rsidRDefault="00790F8C" w:rsidP="006A6385">
                            <w:pPr>
                              <w:rPr>
                                <w:rFonts w:ascii="Consolas" w:hAnsi="Consolas"/>
                                <w:sz w:val="16"/>
                                <w:szCs w:val="16"/>
                              </w:rPr>
                            </w:pPr>
                            <w:r w:rsidRPr="006A6385">
                              <w:rPr>
                                <w:rFonts w:ascii="Consolas" w:hAnsi="Consolas"/>
                                <w:sz w:val="16"/>
                                <w:szCs w:val="16"/>
                              </w:rPr>
                              <w:t>&lt;kml xmlns="http://www.opengis.net/kml/2.2" xmlns:gx="http://www.google.com/kml/ext/2.2" xmlns:kml="http://www.opengis.net/kml/2.2" xmlns:atom="http://www.w3.org/2005/Atom"&gt;</w:t>
                            </w:r>
                          </w:p>
                          <w:p w14:paraId="78E8367F" w14:textId="77777777" w:rsidR="00790F8C" w:rsidRPr="006A6385" w:rsidRDefault="00790F8C" w:rsidP="006A6385">
                            <w:pPr>
                              <w:rPr>
                                <w:rFonts w:ascii="Consolas" w:hAnsi="Consolas"/>
                                <w:sz w:val="16"/>
                                <w:szCs w:val="16"/>
                              </w:rPr>
                            </w:pPr>
                            <w:r w:rsidRPr="006A6385">
                              <w:rPr>
                                <w:rFonts w:ascii="Consolas" w:hAnsi="Consolas"/>
                                <w:sz w:val="16"/>
                                <w:szCs w:val="16"/>
                              </w:rPr>
                              <w:t>&lt;Document&gt;</w:t>
                            </w:r>
                          </w:p>
                          <w:p w14:paraId="7F7FA297" w14:textId="77777777" w:rsidR="00790F8C" w:rsidRPr="006A6385" w:rsidRDefault="00790F8C" w:rsidP="006A6385">
                            <w:pPr>
                              <w:rPr>
                                <w:rFonts w:ascii="Consolas" w:hAnsi="Consolas"/>
                                <w:sz w:val="16"/>
                                <w:szCs w:val="16"/>
                              </w:rPr>
                            </w:pPr>
                            <w:r w:rsidRPr="006A6385">
                              <w:rPr>
                                <w:rFonts w:ascii="Consolas" w:hAnsi="Consolas"/>
                                <w:sz w:val="16"/>
                                <w:szCs w:val="16"/>
                              </w:rPr>
                              <w:tab/>
                              <w:t>&lt;name&gt;KmlFile&lt;/name&gt;</w:t>
                            </w:r>
                          </w:p>
                          <w:p w14:paraId="5E8D6FD1" w14:textId="77777777" w:rsidR="00790F8C" w:rsidRPr="006A6385" w:rsidRDefault="00790F8C" w:rsidP="006A6385">
                            <w:pPr>
                              <w:rPr>
                                <w:rFonts w:ascii="Consolas" w:hAnsi="Consolas"/>
                                <w:sz w:val="16"/>
                                <w:szCs w:val="16"/>
                              </w:rPr>
                            </w:pPr>
                            <w:r w:rsidRPr="006A6385">
                              <w:rPr>
                                <w:rFonts w:ascii="Consolas" w:hAnsi="Consolas"/>
                                <w:sz w:val="16"/>
                                <w:szCs w:val="16"/>
                              </w:rPr>
                              <w:tab/>
                              <w:t>&lt;Placemark&gt;</w:t>
                            </w:r>
                          </w:p>
                          <w:p w14:paraId="73079398" w14:textId="77777777" w:rsidR="00790F8C" w:rsidRPr="006A6385" w:rsidRDefault="00790F8C" w:rsidP="006A6385">
                            <w:pPr>
                              <w:rPr>
                                <w:rFonts w:ascii="Consolas" w:hAnsi="Consolas"/>
                                <w:sz w:val="16"/>
                                <w:szCs w:val="16"/>
                              </w:rPr>
                            </w:pPr>
                            <w:r w:rsidRPr="006A6385">
                              <w:rPr>
                                <w:rFonts w:ascii="Consolas" w:hAnsi="Consolas"/>
                                <w:sz w:val="16"/>
                                <w:szCs w:val="16"/>
                              </w:rPr>
                              <w:tab/>
                            </w:r>
                            <w:r w:rsidRPr="006A6385">
                              <w:rPr>
                                <w:rFonts w:ascii="Consolas" w:hAnsi="Consolas"/>
                                <w:sz w:val="16"/>
                                <w:szCs w:val="16"/>
                              </w:rPr>
                              <w:tab/>
                              <w:t>&lt;name&gt;UW Tacoma&lt;/name&gt;</w:t>
                            </w:r>
                          </w:p>
                          <w:p w14:paraId="04B612ED" w14:textId="77777777" w:rsidR="00790F8C" w:rsidRPr="006A6385" w:rsidRDefault="00790F8C" w:rsidP="006A6385">
                            <w:pPr>
                              <w:rPr>
                                <w:rFonts w:ascii="Consolas" w:hAnsi="Consolas"/>
                                <w:sz w:val="16"/>
                                <w:szCs w:val="16"/>
                              </w:rPr>
                            </w:pPr>
                            <w:r w:rsidRPr="006A6385">
                              <w:rPr>
                                <w:rFonts w:ascii="Consolas" w:hAnsi="Consolas"/>
                                <w:sz w:val="16"/>
                                <w:szCs w:val="16"/>
                              </w:rPr>
                              <w:tab/>
                            </w:r>
                            <w:r w:rsidRPr="006A6385">
                              <w:rPr>
                                <w:rFonts w:ascii="Consolas" w:hAnsi="Consolas"/>
                                <w:sz w:val="16"/>
                                <w:szCs w:val="16"/>
                              </w:rPr>
                              <w:tab/>
                              <w:t>&lt;Point&gt;</w:t>
                            </w:r>
                          </w:p>
                          <w:p w14:paraId="5800C65E" w14:textId="77777777" w:rsidR="00790F8C" w:rsidRPr="006A6385" w:rsidRDefault="00790F8C" w:rsidP="006A6385">
                            <w:pPr>
                              <w:rPr>
                                <w:rFonts w:ascii="Consolas" w:hAnsi="Consolas"/>
                                <w:sz w:val="16"/>
                                <w:szCs w:val="16"/>
                              </w:rPr>
                            </w:pPr>
                            <w:r w:rsidRPr="006A6385">
                              <w:rPr>
                                <w:rFonts w:ascii="Consolas" w:hAnsi="Consolas"/>
                                <w:sz w:val="16"/>
                                <w:szCs w:val="16"/>
                              </w:rPr>
                              <w:tab/>
                            </w:r>
                            <w:r w:rsidRPr="006A6385">
                              <w:rPr>
                                <w:rFonts w:ascii="Consolas" w:hAnsi="Consolas"/>
                                <w:sz w:val="16"/>
                                <w:szCs w:val="16"/>
                              </w:rPr>
                              <w:tab/>
                            </w:r>
                            <w:r w:rsidRPr="006A6385">
                              <w:rPr>
                                <w:rFonts w:ascii="Consolas" w:hAnsi="Consolas"/>
                                <w:sz w:val="16"/>
                                <w:szCs w:val="16"/>
                              </w:rPr>
                              <w:tab/>
                              <w:t>&lt;coordinates&gt;-122.438791715087,47.24509536336032,22.16495474364767&lt;/coordinates&gt;</w:t>
                            </w:r>
                          </w:p>
                          <w:p w14:paraId="30C6EDCC" w14:textId="77777777" w:rsidR="00790F8C" w:rsidRPr="006A6385" w:rsidRDefault="00790F8C" w:rsidP="006A6385">
                            <w:pPr>
                              <w:rPr>
                                <w:rFonts w:ascii="Consolas" w:hAnsi="Consolas"/>
                                <w:sz w:val="16"/>
                                <w:szCs w:val="16"/>
                              </w:rPr>
                            </w:pPr>
                            <w:r w:rsidRPr="006A6385">
                              <w:rPr>
                                <w:rFonts w:ascii="Consolas" w:hAnsi="Consolas"/>
                                <w:sz w:val="16"/>
                                <w:szCs w:val="16"/>
                              </w:rPr>
                              <w:tab/>
                            </w:r>
                            <w:r w:rsidRPr="006A6385">
                              <w:rPr>
                                <w:rFonts w:ascii="Consolas" w:hAnsi="Consolas"/>
                                <w:sz w:val="16"/>
                                <w:szCs w:val="16"/>
                              </w:rPr>
                              <w:tab/>
                              <w:t>&lt;/Point&gt;</w:t>
                            </w:r>
                          </w:p>
                          <w:p w14:paraId="5A9D894B" w14:textId="77777777" w:rsidR="00790F8C" w:rsidRPr="006A6385" w:rsidRDefault="00790F8C" w:rsidP="006A6385">
                            <w:pPr>
                              <w:rPr>
                                <w:rFonts w:ascii="Consolas" w:hAnsi="Consolas"/>
                                <w:sz w:val="16"/>
                                <w:szCs w:val="16"/>
                              </w:rPr>
                            </w:pPr>
                            <w:r w:rsidRPr="006A6385">
                              <w:rPr>
                                <w:rFonts w:ascii="Consolas" w:hAnsi="Consolas"/>
                                <w:sz w:val="16"/>
                                <w:szCs w:val="16"/>
                              </w:rPr>
                              <w:tab/>
                              <w:t>&lt;/Placemark&gt;</w:t>
                            </w:r>
                          </w:p>
                          <w:p w14:paraId="68A8E872" w14:textId="77777777" w:rsidR="00790F8C" w:rsidRPr="006A6385" w:rsidRDefault="00790F8C" w:rsidP="006A6385">
                            <w:pPr>
                              <w:rPr>
                                <w:rFonts w:ascii="Consolas" w:hAnsi="Consolas"/>
                                <w:sz w:val="16"/>
                                <w:szCs w:val="16"/>
                              </w:rPr>
                            </w:pPr>
                            <w:r w:rsidRPr="006A6385">
                              <w:rPr>
                                <w:rFonts w:ascii="Consolas" w:hAnsi="Consolas"/>
                                <w:sz w:val="16"/>
                                <w:szCs w:val="16"/>
                              </w:rPr>
                              <w:t>&lt;/Document&gt;</w:t>
                            </w:r>
                          </w:p>
                          <w:p w14:paraId="32EA5454" w14:textId="77777777" w:rsidR="00790F8C" w:rsidRPr="006A6385" w:rsidRDefault="00790F8C" w:rsidP="006A6385">
                            <w:pPr>
                              <w:rPr>
                                <w:rFonts w:ascii="Consolas" w:hAnsi="Consolas"/>
                                <w:sz w:val="16"/>
                                <w:szCs w:val="16"/>
                              </w:rPr>
                            </w:pPr>
                            <w:r w:rsidRPr="006A6385">
                              <w:rPr>
                                <w:rFonts w:ascii="Consolas" w:hAnsi="Consolas"/>
                                <w:sz w:val="16"/>
                                <w:szCs w:val="16"/>
                              </w:rPr>
                              <w:t>&lt;/kml&gt;</w:t>
                            </w:r>
                          </w:p>
                          <w:p w14:paraId="62B1D81B" w14:textId="77777777" w:rsidR="00790F8C" w:rsidRPr="006A6385" w:rsidRDefault="00790F8C">
                            <w:pPr>
                              <w:rPr>
                                <w:rFonts w:ascii="Consolas" w:hAnsi="Consolas"/>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8.95pt;margin-top:16.25pt;width:477pt;height:1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" filled="f" stroked="f">
                <v:textbox>
                  <w:txbxContent>
                    <w:p w14:paraId="4FBFB21E" w14:textId="77777777" w:rsidR="00B06B4C" w:rsidRPr="006A6385" w:rsidRDefault="00B06B4C" w:rsidP="006A6385">
                      <w:pPr>
                        <w:rPr>
                          <w:rFonts w:ascii="Consolas" w:hAnsi="Consolas"/>
                          <w:sz w:val="16"/>
                          <w:szCs w:val="16"/>
                        </w:rPr>
                      </w:pPr>
                      <w:r w:rsidRPr="006A6385">
                        <w:rPr>
                          <w:rFonts w:ascii="Consolas" w:hAnsi="Consolas"/>
                          <w:sz w:val="16"/>
                          <w:szCs w:val="16"/>
                        </w:rPr>
                        <w:t>&lt;?xml version="1.0" encoding="UTF-8"?&gt;</w:t>
                      </w:r>
                    </w:p>
                    <w:p w14:paraId="082119D2" w14:textId="77777777" w:rsidR="00B06B4C" w:rsidRPr="006A6385" w:rsidRDefault="00B06B4C" w:rsidP="006A6385">
                      <w:pPr>
                        <w:rPr>
                          <w:rFonts w:ascii="Consolas" w:hAnsi="Consolas"/>
                          <w:sz w:val="16"/>
                          <w:szCs w:val="16"/>
                        </w:rPr>
                      </w:pPr>
                      <w:r w:rsidRPr="006A6385">
                        <w:rPr>
                          <w:rFonts w:ascii="Consolas" w:hAnsi="Consolas"/>
                          <w:sz w:val="16"/>
                          <w:szCs w:val="16"/>
                        </w:rPr>
                        <w:t>&lt;kml xmlns="http://www.opengis.net/kml/2.2" xmlns:gx="http://www.google.com/kml/ext/2.2" xmlns:kml="http://www.opengis.net/kml/2.2" xmlns:atom="http://www.w3.org/2005/Atom"&gt;</w:t>
                      </w:r>
                    </w:p>
                    <w:p w14:paraId="78E8367F" w14:textId="77777777" w:rsidR="00B06B4C" w:rsidRPr="006A6385" w:rsidRDefault="00B06B4C" w:rsidP="006A6385">
                      <w:pPr>
                        <w:rPr>
                          <w:rFonts w:ascii="Consolas" w:hAnsi="Consolas"/>
                          <w:sz w:val="16"/>
                          <w:szCs w:val="16"/>
                        </w:rPr>
                      </w:pPr>
                      <w:r w:rsidRPr="006A6385">
                        <w:rPr>
                          <w:rFonts w:ascii="Consolas" w:hAnsi="Consolas"/>
                          <w:sz w:val="16"/>
                          <w:szCs w:val="16"/>
                        </w:rPr>
                        <w:t>&lt;Document&gt;</w:t>
                      </w:r>
                    </w:p>
                    <w:p w14:paraId="7F7FA297" w14:textId="77777777" w:rsidR="00B06B4C" w:rsidRPr="006A6385" w:rsidRDefault="00B06B4C" w:rsidP="006A6385">
                      <w:pPr>
                        <w:rPr>
                          <w:rFonts w:ascii="Consolas" w:hAnsi="Consolas"/>
                          <w:sz w:val="16"/>
                          <w:szCs w:val="16"/>
                        </w:rPr>
                      </w:pPr>
                      <w:r w:rsidRPr="006A6385">
                        <w:rPr>
                          <w:rFonts w:ascii="Consolas" w:hAnsi="Consolas"/>
                          <w:sz w:val="16"/>
                          <w:szCs w:val="16"/>
                        </w:rPr>
                        <w:tab/>
                        <w:t>&lt;name&gt;KmlFile&lt;/name&gt;</w:t>
                      </w:r>
                    </w:p>
                    <w:p w14:paraId="5E8D6FD1" w14:textId="77777777" w:rsidR="00B06B4C" w:rsidRPr="006A6385" w:rsidRDefault="00B06B4C" w:rsidP="006A6385">
                      <w:pPr>
                        <w:rPr>
                          <w:rFonts w:ascii="Consolas" w:hAnsi="Consolas"/>
                          <w:sz w:val="16"/>
                          <w:szCs w:val="16"/>
                        </w:rPr>
                      </w:pPr>
                      <w:r w:rsidRPr="006A6385">
                        <w:rPr>
                          <w:rFonts w:ascii="Consolas" w:hAnsi="Consolas"/>
                          <w:sz w:val="16"/>
                          <w:szCs w:val="16"/>
                        </w:rPr>
                        <w:tab/>
                        <w:t>&lt;Placemark&gt;</w:t>
                      </w:r>
                    </w:p>
                    <w:p w14:paraId="73079398" w14:textId="77777777" w:rsidR="00B06B4C" w:rsidRPr="006A6385" w:rsidRDefault="00B06B4C" w:rsidP="006A6385">
                      <w:pPr>
                        <w:rPr>
                          <w:rFonts w:ascii="Consolas" w:hAnsi="Consolas"/>
                          <w:sz w:val="16"/>
                          <w:szCs w:val="16"/>
                        </w:rPr>
                      </w:pPr>
                      <w:r w:rsidRPr="006A6385">
                        <w:rPr>
                          <w:rFonts w:ascii="Consolas" w:hAnsi="Consolas"/>
                          <w:sz w:val="16"/>
                          <w:szCs w:val="16"/>
                        </w:rPr>
                        <w:tab/>
                      </w:r>
                      <w:r w:rsidRPr="006A6385">
                        <w:rPr>
                          <w:rFonts w:ascii="Consolas" w:hAnsi="Consolas"/>
                          <w:sz w:val="16"/>
                          <w:szCs w:val="16"/>
                        </w:rPr>
                        <w:tab/>
                        <w:t>&lt;name&gt;UW Tacoma&lt;/name&gt;</w:t>
                      </w:r>
                    </w:p>
                    <w:p w14:paraId="04B612ED" w14:textId="77777777" w:rsidR="00B06B4C" w:rsidRPr="006A6385" w:rsidRDefault="00B06B4C" w:rsidP="006A6385">
                      <w:pPr>
                        <w:rPr>
                          <w:rFonts w:ascii="Consolas" w:hAnsi="Consolas"/>
                          <w:sz w:val="16"/>
                          <w:szCs w:val="16"/>
                        </w:rPr>
                      </w:pPr>
                      <w:r w:rsidRPr="006A6385">
                        <w:rPr>
                          <w:rFonts w:ascii="Consolas" w:hAnsi="Consolas"/>
                          <w:sz w:val="16"/>
                          <w:szCs w:val="16"/>
                        </w:rPr>
                        <w:tab/>
                      </w:r>
                      <w:r w:rsidRPr="006A6385">
                        <w:rPr>
                          <w:rFonts w:ascii="Consolas" w:hAnsi="Consolas"/>
                          <w:sz w:val="16"/>
                          <w:szCs w:val="16"/>
                        </w:rPr>
                        <w:tab/>
                        <w:t>&lt;Point&gt;</w:t>
                      </w:r>
                    </w:p>
                    <w:p w14:paraId="5800C65E" w14:textId="77777777" w:rsidR="00B06B4C" w:rsidRPr="006A6385" w:rsidRDefault="00B06B4C" w:rsidP="006A6385">
                      <w:pPr>
                        <w:rPr>
                          <w:rFonts w:ascii="Consolas" w:hAnsi="Consolas"/>
                          <w:sz w:val="16"/>
                          <w:szCs w:val="16"/>
                        </w:rPr>
                      </w:pPr>
                      <w:r w:rsidRPr="006A6385">
                        <w:rPr>
                          <w:rFonts w:ascii="Consolas" w:hAnsi="Consolas"/>
                          <w:sz w:val="16"/>
                          <w:szCs w:val="16"/>
                        </w:rPr>
                        <w:tab/>
                      </w:r>
                      <w:r w:rsidRPr="006A6385">
                        <w:rPr>
                          <w:rFonts w:ascii="Consolas" w:hAnsi="Consolas"/>
                          <w:sz w:val="16"/>
                          <w:szCs w:val="16"/>
                        </w:rPr>
                        <w:tab/>
                      </w:r>
                      <w:r w:rsidRPr="006A6385">
                        <w:rPr>
                          <w:rFonts w:ascii="Consolas" w:hAnsi="Consolas"/>
                          <w:sz w:val="16"/>
                          <w:szCs w:val="16"/>
                        </w:rPr>
                        <w:tab/>
                        <w:t>&lt;coordinates&gt;-122.438791715087,47.24509536336032,22.16495474364767&lt;/coordinates&gt;</w:t>
                      </w:r>
                    </w:p>
                    <w:p w14:paraId="30C6EDCC" w14:textId="77777777" w:rsidR="00B06B4C" w:rsidRPr="006A6385" w:rsidRDefault="00B06B4C" w:rsidP="006A6385">
                      <w:pPr>
                        <w:rPr>
                          <w:rFonts w:ascii="Consolas" w:hAnsi="Consolas"/>
                          <w:sz w:val="16"/>
                          <w:szCs w:val="16"/>
                        </w:rPr>
                      </w:pPr>
                      <w:r w:rsidRPr="006A6385">
                        <w:rPr>
                          <w:rFonts w:ascii="Consolas" w:hAnsi="Consolas"/>
                          <w:sz w:val="16"/>
                          <w:szCs w:val="16"/>
                        </w:rPr>
                        <w:tab/>
                      </w:r>
                      <w:r w:rsidRPr="006A6385">
                        <w:rPr>
                          <w:rFonts w:ascii="Consolas" w:hAnsi="Consolas"/>
                          <w:sz w:val="16"/>
                          <w:szCs w:val="16"/>
                        </w:rPr>
                        <w:tab/>
                        <w:t>&lt;/Point&gt;</w:t>
                      </w:r>
                    </w:p>
                    <w:p w14:paraId="5A9D894B" w14:textId="77777777" w:rsidR="00B06B4C" w:rsidRPr="006A6385" w:rsidRDefault="00B06B4C" w:rsidP="006A6385">
                      <w:pPr>
                        <w:rPr>
                          <w:rFonts w:ascii="Consolas" w:hAnsi="Consolas"/>
                          <w:sz w:val="16"/>
                          <w:szCs w:val="16"/>
                        </w:rPr>
                      </w:pPr>
                      <w:r w:rsidRPr="006A6385">
                        <w:rPr>
                          <w:rFonts w:ascii="Consolas" w:hAnsi="Consolas"/>
                          <w:sz w:val="16"/>
                          <w:szCs w:val="16"/>
                        </w:rPr>
                        <w:tab/>
                        <w:t>&lt;/Placemark&gt;</w:t>
                      </w:r>
                    </w:p>
                    <w:p w14:paraId="68A8E872" w14:textId="77777777" w:rsidR="00B06B4C" w:rsidRPr="006A6385" w:rsidRDefault="00B06B4C" w:rsidP="006A6385">
                      <w:pPr>
                        <w:rPr>
                          <w:rFonts w:ascii="Consolas" w:hAnsi="Consolas"/>
                          <w:sz w:val="16"/>
                          <w:szCs w:val="16"/>
                        </w:rPr>
                      </w:pPr>
                      <w:r w:rsidRPr="006A6385">
                        <w:rPr>
                          <w:rFonts w:ascii="Consolas" w:hAnsi="Consolas"/>
                          <w:sz w:val="16"/>
                          <w:szCs w:val="16"/>
                        </w:rPr>
                        <w:t>&lt;/Document&gt;</w:t>
                      </w:r>
                    </w:p>
                    <w:p w14:paraId="32EA5454" w14:textId="77777777" w:rsidR="00B06B4C" w:rsidRPr="006A6385" w:rsidRDefault="00B06B4C" w:rsidP="006A6385">
                      <w:pPr>
                        <w:rPr>
                          <w:rFonts w:ascii="Consolas" w:hAnsi="Consolas"/>
                          <w:sz w:val="16"/>
                          <w:szCs w:val="16"/>
                        </w:rPr>
                      </w:pPr>
                      <w:r w:rsidRPr="006A6385">
                        <w:rPr>
                          <w:rFonts w:ascii="Consolas" w:hAnsi="Consolas"/>
                          <w:sz w:val="16"/>
                          <w:szCs w:val="16"/>
                        </w:rPr>
                        <w:t>&lt;/kml&gt;</w:t>
                      </w:r>
                    </w:p>
                    <w:p w14:paraId="62B1D81B" w14:textId="77777777" w:rsidR="00B06B4C" w:rsidRPr="006A6385" w:rsidRDefault="00B06B4C">
                      <w:pPr>
                        <w:rPr>
                          <w:rFonts w:ascii="Consolas" w:hAnsi="Consolas"/>
                          <w:sz w:val="16"/>
                          <w:szCs w:val="16"/>
                        </w:rPr>
                      </w:pPr>
                    </w:p>
                  </w:txbxContent>
                </v:textbox>
                <w10:wrap type="square"/>
              </v:shape>
            </w:pict>
          </mc:Fallback>
        </mc:AlternateContent>
      </w:r>
    </w:p>
    <w:p w14:paraId="51E3FC21" w14:textId="2E4F373E" w:rsidR="00560E76" w:rsidRDefault="00560E76">
      <w:r>
        <w:t>In Google Earth, geographic features are called “placemarks:” much of this document will focus on understanding how to locate and display information in placemarks.</w:t>
      </w:r>
    </w:p>
    <w:p w14:paraId="30071027" w14:textId="77777777" w:rsidR="00560E76" w:rsidRDefault="00560E76"/>
    <w:p w14:paraId="3129F2AE" w14:textId="3FE6B265" w:rsidR="00873AAF" w:rsidRDefault="00747E08">
      <w:r>
        <w:t xml:space="preserve">KMZ files, also associated with Google Earth, are </w:t>
      </w:r>
      <w:r w:rsidR="009A5FEC">
        <w:t xml:space="preserve">compressed </w:t>
      </w:r>
      <w:r>
        <w:t xml:space="preserve">KML </w:t>
      </w:r>
      <w:r w:rsidR="009A5FEC">
        <w:t xml:space="preserve">(and graphics) files. </w:t>
      </w:r>
      <w:r w:rsidR="00873AAF">
        <w:t xml:space="preserve">You can view the contents of KMZ files by changing the file type to ZIP – typically by renaming the file from </w:t>
      </w:r>
      <w:r w:rsidR="00873AAF" w:rsidRPr="00873AAF">
        <w:rPr>
          <w:rStyle w:val="PreformattedText"/>
        </w:rPr>
        <w:t>filename.</w:t>
      </w:r>
      <w:r w:rsidR="00873AAF" w:rsidRPr="00873AAF">
        <w:rPr>
          <w:rStyle w:val="PreformattedText"/>
          <w:i w:val="0"/>
        </w:rPr>
        <w:t>KMZ</w:t>
      </w:r>
      <w:r w:rsidR="00873AAF">
        <w:t xml:space="preserve"> to </w:t>
      </w:r>
      <w:r w:rsidR="00873AAF" w:rsidRPr="00873AAF">
        <w:rPr>
          <w:rStyle w:val="PreformattedText"/>
        </w:rPr>
        <w:t>filename</w:t>
      </w:r>
      <w:r w:rsidR="00873AAF" w:rsidRPr="00873AAF">
        <w:rPr>
          <w:rStyle w:val="PreformattedText"/>
          <w:i w:val="0"/>
        </w:rPr>
        <w:t>.ZIP</w:t>
      </w:r>
      <w:r w:rsidR="00873AAF">
        <w:t xml:space="preserve"> – and opening the file with an archiving utility:</w:t>
      </w:r>
    </w:p>
    <w:p w14:paraId="5CB4A127" w14:textId="653FD819" w:rsidR="006A6385" w:rsidRDefault="00873AAF" w:rsidP="000514F7">
      <w:pPr>
        <w:pStyle w:val="ListParagraph"/>
        <w:numPr>
          <w:ilvl w:val="0"/>
          <w:numId w:val="1"/>
        </w:numPr>
      </w:pPr>
      <w:r>
        <w:t>On a PC, you may have WinZip installed: right-click the file in Windows Explorer</w:t>
      </w:r>
      <w:r w:rsidR="009A5FEC">
        <w:t xml:space="preserve"> </w:t>
      </w:r>
      <w:r>
        <w:t xml:space="preserve">and select Open With &gt; WinZip. </w:t>
      </w:r>
    </w:p>
    <w:p w14:paraId="10569932" w14:textId="54720313" w:rsidR="00873AAF" w:rsidRDefault="00BC040C" w:rsidP="000514F7">
      <w:pPr>
        <w:pStyle w:val="ListParagraph"/>
        <w:numPr>
          <w:ilvl w:val="0"/>
          <w:numId w:val="1"/>
        </w:numPr>
      </w:pPr>
      <w:r>
        <w:t xml:space="preserve">The Mac Archive Utility has a problem with ZIP files produced in this way. Here is a workaround: open </w:t>
      </w:r>
      <w:r w:rsidR="000514F7">
        <w:t xml:space="preserve">the </w:t>
      </w:r>
      <w:r>
        <w:t xml:space="preserve">Terminal </w:t>
      </w:r>
      <w:r w:rsidR="000514F7">
        <w:t>utility</w:t>
      </w:r>
      <w:r>
        <w:t xml:space="preserve">, type </w:t>
      </w:r>
      <w:r w:rsidRPr="000514F7">
        <w:rPr>
          <w:rStyle w:val="PreformattedText"/>
          <w:i w:val="0"/>
        </w:rPr>
        <w:t>cd</w:t>
      </w:r>
      <w:r>
        <w:t xml:space="preserve"> (including a space), and then drag the folder icon from the folder containing your ZIP file to the </w:t>
      </w:r>
      <w:r>
        <w:lastRenderedPageBreak/>
        <w:t xml:space="preserve">Terminal window. Press </w:t>
      </w:r>
      <w:r w:rsidRPr="000514F7">
        <w:rPr>
          <w:rStyle w:val="PreformattedText"/>
          <w:i w:val="0"/>
        </w:rPr>
        <w:t>ENTER</w:t>
      </w:r>
      <w:r>
        <w:t xml:space="preserve">. Then type </w:t>
      </w:r>
      <w:r w:rsidRPr="000514F7">
        <w:rPr>
          <w:rStyle w:val="PreformattedText"/>
          <w:i w:val="0"/>
        </w:rPr>
        <w:t>unzip</w:t>
      </w:r>
      <w:r>
        <w:t xml:space="preserve"> (including a space) and drag the </w:t>
      </w:r>
      <w:r w:rsidR="000514F7">
        <w:t xml:space="preserve">file icon from the ZIP file to the Terminal window. Press </w:t>
      </w:r>
      <w:r w:rsidR="000514F7" w:rsidRPr="000514F7">
        <w:rPr>
          <w:rStyle w:val="PreformattedText"/>
          <w:i w:val="0"/>
        </w:rPr>
        <w:t>ENTER</w:t>
      </w:r>
      <w:r w:rsidR="000514F7">
        <w:t>. The contents of the archive will be extracted to the folder where you stored the KMZ file. (In fact, to extract files like this, you do not even need to change the file type to ZIP – you can keep them as KMZ!)</w:t>
      </w:r>
    </w:p>
    <w:p w14:paraId="3FF75064" w14:textId="77777777" w:rsidR="005F1062" w:rsidRDefault="000514F7">
      <w:r>
        <w:t xml:space="preserve">For example, if you download the KMZ file </w:t>
      </w:r>
      <w:r w:rsidR="005F1062">
        <w:t>with</w:t>
      </w:r>
      <w:r>
        <w:t xml:space="preserve"> Declan’s block diagram of Japan (</w:t>
      </w:r>
      <w:r w:rsidRPr="000514F7">
        <w:rPr>
          <w:rStyle w:val="PreformattedText"/>
          <w:i w:val="0"/>
        </w:rPr>
        <w:t>http://www.lions.odu.edu/~ddepaor/kmz/Japan.kmz</w:t>
      </w:r>
      <w:r>
        <w:t>)</w:t>
      </w:r>
      <w:r w:rsidR="005F1062">
        <w:t xml:space="preserve"> and extract it, you will find the following files and directories:</w:t>
      </w:r>
    </w:p>
    <w:p w14:paraId="2DB7DF64" w14:textId="77777777" w:rsidR="005F1062" w:rsidRDefault="005F1062"/>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1536"/>
        <w:gridCol w:w="3924"/>
      </w:tblGrid>
      <w:tr w:rsidR="005F1062" w14:paraId="76983907" w14:textId="77777777" w:rsidTr="005F1062">
        <w:tc>
          <w:tcPr>
            <w:tcW w:w="0" w:type="auto"/>
          </w:tcPr>
          <w:p w14:paraId="35B33FCE" w14:textId="4CA8B0EC" w:rsidR="005F1062" w:rsidRPr="005F1062" w:rsidRDefault="005F1062">
            <w:pPr>
              <w:rPr>
                <w:rStyle w:val="PreformattedText"/>
                <w:i w:val="0"/>
              </w:rPr>
            </w:pPr>
            <w:r w:rsidRPr="005F1062">
              <w:rPr>
                <w:rStyle w:val="PreformattedText"/>
                <w:i w:val="0"/>
              </w:rPr>
              <w:t>doc.kml</w:t>
            </w:r>
          </w:p>
        </w:tc>
        <w:tc>
          <w:tcPr>
            <w:tcW w:w="0" w:type="auto"/>
          </w:tcPr>
          <w:p w14:paraId="5BDA8778" w14:textId="77777777" w:rsidR="005F1062" w:rsidRPr="005F1062" w:rsidRDefault="005F1062">
            <w:pPr>
              <w:rPr>
                <w:rStyle w:val="PreformattedText"/>
                <w:i w:val="0"/>
              </w:rPr>
            </w:pPr>
          </w:p>
        </w:tc>
        <w:tc>
          <w:tcPr>
            <w:tcW w:w="0" w:type="auto"/>
          </w:tcPr>
          <w:p w14:paraId="38A39502" w14:textId="548E4778" w:rsidR="005F1062" w:rsidRPr="005F1062" w:rsidRDefault="005F1062" w:rsidP="005F1062">
            <w:pPr>
              <w:rPr>
                <w:i/>
                <w:color w:val="A6A6A6" w:themeColor="background1" w:themeShade="A6"/>
              </w:rPr>
            </w:pPr>
            <w:r w:rsidRPr="005F1062">
              <w:rPr>
                <w:i/>
                <w:color w:val="A6A6A6" w:themeColor="background1" w:themeShade="A6"/>
              </w:rPr>
              <w:t>A standard KML (text) document</w:t>
            </w:r>
          </w:p>
        </w:tc>
      </w:tr>
      <w:tr w:rsidR="005F1062" w14:paraId="67BE2218" w14:textId="77777777" w:rsidTr="005F1062">
        <w:tc>
          <w:tcPr>
            <w:tcW w:w="0" w:type="auto"/>
          </w:tcPr>
          <w:p w14:paraId="48D0B070" w14:textId="24525638" w:rsidR="005F1062" w:rsidRPr="005F1062" w:rsidRDefault="005F1062">
            <w:pPr>
              <w:rPr>
                <w:rStyle w:val="PreformattedText"/>
                <w:i w:val="0"/>
              </w:rPr>
            </w:pPr>
            <w:r w:rsidRPr="005F1062">
              <w:rPr>
                <w:rStyle w:val="PreformattedText"/>
                <w:i w:val="0"/>
              </w:rPr>
              <w:t>files/</w:t>
            </w:r>
          </w:p>
        </w:tc>
        <w:tc>
          <w:tcPr>
            <w:tcW w:w="0" w:type="auto"/>
          </w:tcPr>
          <w:p w14:paraId="356A73CB" w14:textId="77777777" w:rsidR="005F1062" w:rsidRPr="005F1062" w:rsidRDefault="005F1062">
            <w:pPr>
              <w:rPr>
                <w:rStyle w:val="PreformattedText"/>
                <w:i w:val="0"/>
              </w:rPr>
            </w:pPr>
          </w:p>
        </w:tc>
        <w:tc>
          <w:tcPr>
            <w:tcW w:w="0" w:type="auto"/>
          </w:tcPr>
          <w:p w14:paraId="090D8BF0" w14:textId="0201D786" w:rsidR="005F1062" w:rsidRPr="005F1062" w:rsidRDefault="005F1062" w:rsidP="005F1062">
            <w:pPr>
              <w:rPr>
                <w:i/>
                <w:color w:val="A6A6A6" w:themeColor="background1" w:themeShade="A6"/>
              </w:rPr>
            </w:pPr>
            <w:r>
              <w:rPr>
                <w:i/>
                <w:color w:val="A6A6A6" w:themeColor="background1" w:themeShade="A6"/>
              </w:rPr>
              <w:t>A directory, containing the following:</w:t>
            </w:r>
          </w:p>
        </w:tc>
      </w:tr>
      <w:tr w:rsidR="005F1062" w14:paraId="46D22A4E" w14:textId="77777777" w:rsidTr="005F1062">
        <w:tc>
          <w:tcPr>
            <w:tcW w:w="0" w:type="auto"/>
          </w:tcPr>
          <w:p w14:paraId="2A8F6819" w14:textId="77777777" w:rsidR="005F1062" w:rsidRPr="005F1062" w:rsidRDefault="005F1062">
            <w:pPr>
              <w:rPr>
                <w:rStyle w:val="PreformattedText"/>
                <w:i w:val="0"/>
              </w:rPr>
            </w:pPr>
          </w:p>
        </w:tc>
        <w:tc>
          <w:tcPr>
            <w:tcW w:w="0" w:type="auto"/>
          </w:tcPr>
          <w:p w14:paraId="3AE8046A" w14:textId="174A81D0" w:rsidR="005F1062" w:rsidRPr="005F1062" w:rsidRDefault="005F1062">
            <w:pPr>
              <w:rPr>
                <w:rStyle w:val="PreformattedText"/>
                <w:i w:val="0"/>
              </w:rPr>
            </w:pPr>
            <w:r w:rsidRPr="005F1062">
              <w:rPr>
                <w:rStyle w:val="PreformattedText"/>
                <w:i w:val="0"/>
              </w:rPr>
              <w:t>texture0.png</w:t>
            </w:r>
          </w:p>
        </w:tc>
        <w:tc>
          <w:tcPr>
            <w:tcW w:w="0" w:type="auto"/>
          </w:tcPr>
          <w:p w14:paraId="5A995156" w14:textId="72F532A1" w:rsidR="005F1062" w:rsidRPr="005F1062" w:rsidRDefault="005F1062" w:rsidP="005F1062">
            <w:pPr>
              <w:rPr>
                <w:i/>
                <w:color w:val="A6A6A6" w:themeColor="background1" w:themeShade="A6"/>
              </w:rPr>
            </w:pPr>
            <w:r>
              <w:rPr>
                <w:i/>
                <w:color w:val="A6A6A6" w:themeColor="background1" w:themeShade="A6"/>
              </w:rPr>
              <w:t>An image file in PNG format</w:t>
            </w:r>
          </w:p>
        </w:tc>
      </w:tr>
      <w:tr w:rsidR="005F1062" w14:paraId="7A34F9FC" w14:textId="77777777" w:rsidTr="005F1062">
        <w:tc>
          <w:tcPr>
            <w:tcW w:w="0" w:type="auto"/>
          </w:tcPr>
          <w:p w14:paraId="6F733770" w14:textId="77777777" w:rsidR="005F1062" w:rsidRPr="005F1062" w:rsidRDefault="005F1062">
            <w:pPr>
              <w:rPr>
                <w:rStyle w:val="PreformattedText"/>
                <w:i w:val="0"/>
              </w:rPr>
            </w:pPr>
          </w:p>
        </w:tc>
        <w:tc>
          <w:tcPr>
            <w:tcW w:w="0" w:type="auto"/>
          </w:tcPr>
          <w:p w14:paraId="3ED6C069" w14:textId="3107C335" w:rsidR="005F1062" w:rsidRPr="005F1062" w:rsidRDefault="005F1062">
            <w:pPr>
              <w:rPr>
                <w:rStyle w:val="PreformattedText"/>
                <w:i w:val="0"/>
              </w:rPr>
            </w:pPr>
            <w:r w:rsidRPr="005F1062">
              <w:rPr>
                <w:rStyle w:val="PreformattedText"/>
                <w:i w:val="0"/>
              </w:rPr>
              <w:t>Japan.dae</w:t>
            </w:r>
          </w:p>
        </w:tc>
        <w:tc>
          <w:tcPr>
            <w:tcW w:w="0" w:type="auto"/>
          </w:tcPr>
          <w:p w14:paraId="3222C038" w14:textId="0CA4EA29" w:rsidR="005F1062" w:rsidRPr="005F1062" w:rsidRDefault="005F1062" w:rsidP="005F1062">
            <w:pPr>
              <w:rPr>
                <w:i/>
                <w:color w:val="A6A6A6" w:themeColor="background1" w:themeShade="A6"/>
              </w:rPr>
            </w:pPr>
            <w:r>
              <w:rPr>
                <w:i/>
                <w:color w:val="A6A6A6" w:themeColor="background1" w:themeShade="A6"/>
              </w:rPr>
              <w:t>A COLLADA 3D model</w:t>
            </w:r>
          </w:p>
        </w:tc>
      </w:tr>
    </w:tbl>
    <w:p w14:paraId="2B9AE319" w14:textId="77777777" w:rsidR="002A1164" w:rsidRDefault="002A1164"/>
    <w:p w14:paraId="22E8028F" w14:textId="0D2D52D1" w:rsidR="000514F7" w:rsidRDefault="002A1164">
      <w:r>
        <w:t xml:space="preserve">KMZ archives usually contain a “master” KML file called </w:t>
      </w:r>
      <w:r w:rsidRPr="002A1164">
        <w:rPr>
          <w:rStyle w:val="PreformattedText"/>
          <w:i w:val="0"/>
        </w:rPr>
        <w:t>doc.kml</w:t>
      </w:r>
      <w:r>
        <w:t xml:space="preserve"> and a set of </w:t>
      </w:r>
      <w:r w:rsidR="00337202">
        <w:t>auxiliary</w:t>
      </w:r>
      <w:r>
        <w:t xml:space="preserve"> files that Google Earth uses when the </w:t>
      </w:r>
      <w:r w:rsidRPr="002A1164">
        <w:rPr>
          <w:rStyle w:val="PreformattedText"/>
          <w:i w:val="0"/>
        </w:rPr>
        <w:t>doc.kml</w:t>
      </w:r>
      <w:r w:rsidRPr="002A1164">
        <w:t xml:space="preserve"> file</w:t>
      </w:r>
      <w:r>
        <w:t xml:space="preserve"> is displayed.</w:t>
      </w:r>
      <w:r w:rsidR="00337202">
        <w:t xml:space="preserve"> It is generally good practice to package the auxiliary files (images, etc.) in a subdirectory called </w:t>
      </w:r>
      <w:r w:rsidR="00337202" w:rsidRPr="00337202">
        <w:rPr>
          <w:rStyle w:val="PreformattedText"/>
          <w:i w:val="0"/>
        </w:rPr>
        <w:t>images</w:t>
      </w:r>
      <w:r w:rsidR="00337202" w:rsidRPr="00337202">
        <w:rPr>
          <w:i/>
        </w:rPr>
        <w:t xml:space="preserve"> </w:t>
      </w:r>
      <w:r w:rsidR="00337202">
        <w:t xml:space="preserve">or </w:t>
      </w:r>
      <w:r w:rsidR="00337202" w:rsidRPr="00337202">
        <w:rPr>
          <w:rStyle w:val="PreformattedText"/>
          <w:i w:val="0"/>
        </w:rPr>
        <w:t xml:space="preserve">files </w:t>
      </w:r>
      <w:r w:rsidR="00337202">
        <w:t xml:space="preserve">that is in the same directory as the master </w:t>
      </w:r>
      <w:r w:rsidR="00337202" w:rsidRPr="00337202">
        <w:rPr>
          <w:rStyle w:val="PreformattedText"/>
          <w:i w:val="0"/>
        </w:rPr>
        <w:t>doc.kml</w:t>
      </w:r>
      <w:r w:rsidR="00337202">
        <w:t xml:space="preserve"> file.</w:t>
      </w:r>
    </w:p>
    <w:p w14:paraId="1F917DFC" w14:textId="77777777" w:rsidR="002A1164" w:rsidRDefault="002A1164"/>
    <w:p w14:paraId="4FA0E7D5" w14:textId="4B51452B" w:rsidR="002A1164" w:rsidRPr="00337202" w:rsidRDefault="002A1164">
      <w:pPr>
        <w:rPr>
          <w:i/>
        </w:rPr>
      </w:pPr>
      <w:r w:rsidRPr="00337202">
        <w:rPr>
          <w:i/>
        </w:rPr>
        <w:t>Some tips:</w:t>
      </w:r>
    </w:p>
    <w:p w14:paraId="3F13CACA" w14:textId="14DEC38D" w:rsidR="008E57DB" w:rsidRDefault="008E57DB" w:rsidP="002D54DF">
      <w:pPr>
        <w:pStyle w:val="ListParagraph"/>
        <w:numPr>
          <w:ilvl w:val="0"/>
          <w:numId w:val="2"/>
        </w:numPr>
      </w:pPr>
      <w:r>
        <w:t xml:space="preserve">Use the “Save Place As…” option rather than leaving content in your “My Places” or “Temporary Places” lists. Temporary places are deleted when you close the Google Earth application. It is not always straightforward to find and distribute material from your “My Places” list. </w:t>
      </w:r>
    </w:p>
    <w:p w14:paraId="15FB83EF" w14:textId="26C45967" w:rsidR="002D54DF" w:rsidRDefault="002D54DF" w:rsidP="002D54DF">
      <w:pPr>
        <w:pStyle w:val="ListParagraph"/>
        <w:numPr>
          <w:ilvl w:val="0"/>
          <w:numId w:val="2"/>
        </w:numPr>
      </w:pPr>
      <w:r>
        <w:t xml:space="preserve">To learn to write </w:t>
      </w:r>
      <w:r w:rsidR="008E57DB">
        <w:t>Google Earth content, t</w:t>
      </w:r>
      <w:r>
        <w:t xml:space="preserve">ry </w:t>
      </w:r>
      <w:r w:rsidR="008E57DB">
        <w:t>exploring</w:t>
      </w:r>
      <w:r>
        <w:t xml:space="preserve"> as ma</w:t>
      </w:r>
      <w:r w:rsidR="008E57DB">
        <w:t>ny KML and KMZ files as you can!</w:t>
      </w:r>
    </w:p>
    <w:p w14:paraId="52D5AFE6" w14:textId="02922E34" w:rsidR="002D54DF" w:rsidRDefault="008E57DB" w:rsidP="002D54DF">
      <w:pPr>
        <w:pStyle w:val="ListParagraph"/>
        <w:numPr>
          <w:ilvl w:val="0"/>
          <w:numId w:val="2"/>
        </w:numPr>
      </w:pPr>
      <w:r>
        <w:t xml:space="preserve">Use </w:t>
      </w:r>
      <w:r w:rsidR="002A1164">
        <w:t>KMZ files</w:t>
      </w:r>
      <w:r>
        <w:t xml:space="preserve"> to distribute content that contains images or models</w:t>
      </w:r>
      <w:r w:rsidR="002A1164">
        <w:t>.</w:t>
      </w:r>
      <w:r>
        <w:t xml:space="preserve"> Keep image file sizes small. </w:t>
      </w:r>
    </w:p>
    <w:p w14:paraId="33E6B1EB" w14:textId="4F9BD729" w:rsidR="00AF5E2D" w:rsidRDefault="008E57DB" w:rsidP="00337202">
      <w:pPr>
        <w:pStyle w:val="ListParagraph"/>
        <w:numPr>
          <w:ilvl w:val="0"/>
          <w:numId w:val="2"/>
        </w:numPr>
      </w:pPr>
      <w:r>
        <w:t xml:space="preserve">You </w:t>
      </w:r>
      <w:r w:rsidRPr="008E57DB">
        <w:rPr>
          <w:i/>
        </w:rPr>
        <w:t xml:space="preserve">can </w:t>
      </w:r>
      <w:r>
        <w:t>also copy and paste content between Google Earth and your favorite text editor. This makes editing and testing KML quick and easy. However, we recommend the more deliberate method of saving KML/KMZ files and opening them in the appropriate programs. This forces you to pay attention to the location and directory structure of the Google Earth content you are editing or creating. This will be particularly useful when/if you work with images in KMZ files.</w:t>
      </w:r>
    </w:p>
    <w:p w14:paraId="0D46E1F4" w14:textId="6DAA185C" w:rsidR="002063D0" w:rsidRDefault="002063D0" w:rsidP="005F1062">
      <w:pPr>
        <w:pStyle w:val="Heading1"/>
      </w:pPr>
      <w:r>
        <w:t>Making KML Files: The Easy Way</w:t>
      </w:r>
    </w:p>
    <w:p w14:paraId="73570D67" w14:textId="45E6EAF3" w:rsidR="002063D0" w:rsidRDefault="002063D0" w:rsidP="002063D0">
      <w:r>
        <w:t xml:space="preserve">Google Earth provides a way to make KML </w:t>
      </w:r>
      <w:r w:rsidR="00626A28">
        <w:t xml:space="preserve">files quickly and easily. </w:t>
      </w:r>
      <w:r w:rsidR="00C02DE2">
        <w:t xml:space="preserve">This essentially involves clicking and dragging markers on a map. </w:t>
      </w:r>
      <w:r w:rsidR="00626A28">
        <w:t>Although it does not provide much in the way of advanced functionality, the “Yellow Pushpin” method is an easy way to introduce students to building Google Earth content. It is also a convenient way to mark locations and views for later viewing.</w:t>
      </w:r>
    </w:p>
    <w:p w14:paraId="03C8D00D" w14:textId="77777777" w:rsidR="00C02DE2" w:rsidRDefault="00626A28" w:rsidP="00626A28">
      <w:pPr>
        <w:pStyle w:val="ListParagraph"/>
        <w:numPr>
          <w:ilvl w:val="0"/>
          <w:numId w:val="5"/>
        </w:numPr>
      </w:pPr>
      <w:r>
        <w:t>In Google Earth</w:t>
      </w:r>
      <w:r w:rsidR="00C02DE2">
        <w:t>, navigate to the feature or view you want to mark.</w:t>
      </w:r>
    </w:p>
    <w:p w14:paraId="48872465" w14:textId="33348772" w:rsidR="00626A28" w:rsidRDefault="00C02DE2" w:rsidP="00626A28">
      <w:pPr>
        <w:pStyle w:val="ListParagraph"/>
        <w:numPr>
          <w:ilvl w:val="0"/>
          <w:numId w:val="5"/>
        </w:numPr>
      </w:pPr>
      <w:r>
        <w:t xml:space="preserve">Click the yellow pushpin icon </w:t>
      </w:r>
      <w:r w:rsidR="00626A28">
        <w:t>(</w:t>
      </w:r>
      <w:r w:rsidR="00626A28">
        <w:rPr>
          <w:noProof/>
        </w:rPr>
        <w:drawing>
          <wp:inline distT="0" distB="0" distL="0" distR="0" wp14:anchorId="135DA039" wp14:editId="47BFE8D8">
            <wp:extent cx="167761" cy="127000"/>
            <wp:effectExtent l="0" t="0" r="1016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7761" cy="127000"/>
                    </a:xfrm>
                    <a:prstGeom prst="rect">
                      <a:avLst/>
                    </a:prstGeom>
                    <a:noFill/>
                    <a:ln>
                      <a:noFill/>
                    </a:ln>
                  </pic:spPr>
                </pic:pic>
              </a:graphicData>
            </a:graphic>
          </wp:inline>
        </w:drawing>
      </w:r>
      <w:r w:rsidR="00626A28">
        <w:t>)</w:t>
      </w:r>
      <w:r>
        <w:t xml:space="preserve"> near the top of the window</w:t>
      </w:r>
      <w:r w:rsidR="00626A28">
        <w:t>.</w:t>
      </w:r>
    </w:p>
    <w:p w14:paraId="4F7189D9" w14:textId="43446DC9" w:rsidR="00626A28" w:rsidRDefault="00C02DE2" w:rsidP="00626A28">
      <w:pPr>
        <w:pStyle w:val="ListParagraph"/>
        <w:numPr>
          <w:ilvl w:val="0"/>
          <w:numId w:val="5"/>
        </w:numPr>
      </w:pPr>
      <w:r>
        <w:t>A popup window and set of crosshairs will appear. Move the crosshairs to the exact location you want to mark.</w:t>
      </w:r>
    </w:p>
    <w:p w14:paraId="46D0503B" w14:textId="56B04498" w:rsidR="00C02DE2" w:rsidRDefault="00C02DE2" w:rsidP="00626A28">
      <w:pPr>
        <w:pStyle w:val="ListParagraph"/>
        <w:numPr>
          <w:ilvl w:val="0"/>
          <w:numId w:val="5"/>
        </w:numPr>
      </w:pPr>
      <w:r>
        <w:t>With the crosshairs still visible, adjust Google Earth’s view until it is the way you want.</w:t>
      </w:r>
    </w:p>
    <w:p w14:paraId="5B0AD9F8" w14:textId="3C34774C" w:rsidR="00C02DE2" w:rsidRDefault="00C02DE2" w:rsidP="00626A28">
      <w:pPr>
        <w:pStyle w:val="ListParagraph"/>
        <w:numPr>
          <w:ilvl w:val="0"/>
          <w:numId w:val="5"/>
        </w:numPr>
      </w:pPr>
      <w:r>
        <w:t>In the Google Earth – New Placemark popup window, give the placemark the name you want it to have.</w:t>
      </w:r>
    </w:p>
    <w:p w14:paraId="2EDE2DC2" w14:textId="1714BC79" w:rsidR="00C02DE2" w:rsidRDefault="00C02DE2" w:rsidP="00626A28">
      <w:pPr>
        <w:pStyle w:val="ListParagraph"/>
        <w:numPr>
          <w:ilvl w:val="0"/>
          <w:numId w:val="5"/>
        </w:numPr>
      </w:pPr>
      <w:r>
        <w:t>Clicking the icon button next to the name will allow you to assign a different icon (or no icon) to the placemark.</w:t>
      </w:r>
    </w:p>
    <w:p w14:paraId="2A2A84C6" w14:textId="0AABCC79" w:rsidR="00C02DE2" w:rsidRDefault="00C02DE2" w:rsidP="00626A28">
      <w:pPr>
        <w:pStyle w:val="ListParagraph"/>
        <w:numPr>
          <w:ilvl w:val="0"/>
          <w:numId w:val="5"/>
        </w:numPr>
      </w:pPr>
      <w:r>
        <w:t>Enter a description of the location into the t</w:t>
      </w:r>
      <w:r w:rsidR="00B06B4C">
        <w:t>ext fi</w:t>
      </w:r>
      <w:r>
        <w:t>e</w:t>
      </w:r>
      <w:r w:rsidR="00B06B4C">
        <w:t>l</w:t>
      </w:r>
      <w:r>
        <w:t xml:space="preserve">d under </w:t>
      </w:r>
      <w:r w:rsidRPr="00C02DE2">
        <w:rPr>
          <w:rStyle w:val="PreformattedText"/>
          <w:i w:val="0"/>
        </w:rPr>
        <w:t>Description</w:t>
      </w:r>
      <w:r>
        <w:t>.</w:t>
      </w:r>
      <w:r w:rsidR="000F6FCD">
        <w:t xml:space="preserve"> You may use HTML here (e.g. &lt;b&gt; and &lt;/b&gt; to turn bold type on and off</w:t>
      </w:r>
      <w:r w:rsidR="00A22A30">
        <w:t>; see “Useful HTML Tags” for a list</w:t>
      </w:r>
      <w:r w:rsidR="000F6FCD">
        <w:t>).</w:t>
      </w:r>
      <w:r w:rsidR="00A22A30">
        <w:t xml:space="preserve"> Google Earth now (in version 6.1) also lets you add images and links using buttons in the popup window.</w:t>
      </w:r>
    </w:p>
    <w:p w14:paraId="013CE893" w14:textId="6DA3BC30" w:rsidR="00C02DE2" w:rsidRDefault="00C02DE2" w:rsidP="00626A28">
      <w:pPr>
        <w:pStyle w:val="ListParagraph"/>
        <w:numPr>
          <w:ilvl w:val="0"/>
          <w:numId w:val="5"/>
        </w:numPr>
      </w:pPr>
      <w:r>
        <w:t xml:space="preserve">Select the </w:t>
      </w:r>
      <w:r w:rsidRPr="00C02DE2">
        <w:rPr>
          <w:rStyle w:val="PreformattedText"/>
          <w:i w:val="0"/>
        </w:rPr>
        <w:t xml:space="preserve">View </w:t>
      </w:r>
      <w:r>
        <w:t>tab.</w:t>
      </w:r>
    </w:p>
    <w:p w14:paraId="108CE633" w14:textId="7CB230E6" w:rsidR="00C02DE2" w:rsidRDefault="00C02DE2" w:rsidP="00626A28">
      <w:pPr>
        <w:pStyle w:val="ListParagraph"/>
        <w:numPr>
          <w:ilvl w:val="0"/>
          <w:numId w:val="5"/>
        </w:numPr>
      </w:pPr>
      <w:r>
        <w:t xml:space="preserve">Click the </w:t>
      </w:r>
      <w:r w:rsidRPr="00C02DE2">
        <w:rPr>
          <w:rStyle w:val="PreformattedText"/>
          <w:i w:val="0"/>
        </w:rPr>
        <w:t xml:space="preserve">Snapshot Current View </w:t>
      </w:r>
      <w:r>
        <w:t>button.</w:t>
      </w:r>
    </w:p>
    <w:p w14:paraId="05E678CE" w14:textId="43E23EAF" w:rsidR="00A22A30" w:rsidRDefault="00A22A30" w:rsidP="00626A28">
      <w:pPr>
        <w:pStyle w:val="ListParagraph"/>
        <w:numPr>
          <w:ilvl w:val="0"/>
          <w:numId w:val="5"/>
        </w:numPr>
      </w:pPr>
      <w:r>
        <w:t>You can change the icon by clicking the button on the popup window with the yellow pushpin.</w:t>
      </w:r>
    </w:p>
    <w:p w14:paraId="66F4504A" w14:textId="71879BBC" w:rsidR="006234A5" w:rsidRDefault="006234A5" w:rsidP="006234A5">
      <w:pPr>
        <w:ind w:left="360"/>
        <w:jc w:val="center"/>
      </w:pPr>
      <w:r>
        <w:rPr>
          <w:noProof/>
        </w:rPr>
        <w:drawing>
          <wp:inline distT="0" distB="0" distL="0" distR="0" wp14:anchorId="7A6E7AF9" wp14:editId="3AD0FE50">
            <wp:extent cx="2743200" cy="31483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ellowpushpin.png"/>
                    <pic:cNvPicPr/>
                  </pic:nvPicPr>
                  <pic:blipFill>
                    <a:blip r:embed="rId9">
                      <a:extLst>
                        <a:ext uri="{28A0092B-C50C-407E-A947-70E740481C1C}">
                          <a14:useLocalDpi xmlns:a14="http://schemas.microsoft.com/office/drawing/2010/main" val="0"/>
                        </a:ext>
                      </a:extLst>
                    </a:blip>
                    <a:stretch>
                      <a:fillRect/>
                    </a:stretch>
                  </pic:blipFill>
                  <pic:spPr>
                    <a:xfrm>
                      <a:off x="0" y="0"/>
                      <a:ext cx="2743200" cy="3148330"/>
                    </a:xfrm>
                    <a:prstGeom prst="rect">
                      <a:avLst/>
                    </a:prstGeom>
                  </pic:spPr>
                </pic:pic>
              </a:graphicData>
            </a:graphic>
          </wp:inline>
        </w:drawing>
      </w:r>
    </w:p>
    <w:p w14:paraId="3D980D37" w14:textId="30712856" w:rsidR="000F6FCD" w:rsidRDefault="000F6FCD" w:rsidP="00A22A30">
      <w:pPr>
        <w:pStyle w:val="ListParagraph"/>
        <w:numPr>
          <w:ilvl w:val="0"/>
          <w:numId w:val="5"/>
        </w:numPr>
      </w:pPr>
      <w:r>
        <w:t>Click OK.</w:t>
      </w:r>
      <w:r w:rsidR="00A22A30">
        <w:t xml:space="preserve"> </w:t>
      </w:r>
    </w:p>
    <w:p w14:paraId="7BCFE331" w14:textId="2E2A5FF3" w:rsidR="00A22A30" w:rsidRDefault="00A22A30" w:rsidP="00A22A30">
      <w:pPr>
        <w:pStyle w:val="ListParagraph"/>
        <w:numPr>
          <w:ilvl w:val="0"/>
          <w:numId w:val="5"/>
        </w:numPr>
      </w:pPr>
      <w:r>
        <w:t xml:space="preserve">You now have a placemark. You can save it as a KML file by right-clicking (or control-clicking) the name of the placemark in </w:t>
      </w:r>
      <w:r w:rsidR="006234A5">
        <w:t>the Places panel and choosing “Save Place As…”</w:t>
      </w:r>
    </w:p>
    <w:p w14:paraId="360412E2" w14:textId="77777777" w:rsidR="006234A5" w:rsidRDefault="006234A5" w:rsidP="006234A5">
      <w:pPr>
        <w:rPr>
          <w:i/>
        </w:rPr>
      </w:pPr>
    </w:p>
    <w:p w14:paraId="2AAFA8C6" w14:textId="4B87DBB2" w:rsidR="006234A5" w:rsidRDefault="006234A5" w:rsidP="006234A5">
      <w:r>
        <w:rPr>
          <w:i/>
        </w:rPr>
        <w:t>Some tips:</w:t>
      </w:r>
    </w:p>
    <w:p w14:paraId="55552C10" w14:textId="1C71944B" w:rsidR="006234A5" w:rsidRDefault="006234A5" w:rsidP="006234A5">
      <w:pPr>
        <w:pStyle w:val="ListParagraph"/>
        <w:numPr>
          <w:ilvl w:val="0"/>
          <w:numId w:val="6"/>
        </w:numPr>
      </w:pPr>
      <w:r>
        <w:t xml:space="preserve">Placemarks with no icon are a useful way to guide students to look at a general location – sort of like putting labels over a general area on a map. Be careful of this, though: unlike labels on maps, the title of the placemark will rotate depending on your point of view. </w:t>
      </w:r>
    </w:p>
    <w:p w14:paraId="4C52C834" w14:textId="536AFBE0" w:rsidR="006234A5" w:rsidRPr="006234A5" w:rsidRDefault="006234A5" w:rsidP="006234A5">
      <w:pPr>
        <w:pStyle w:val="ListParagraph"/>
        <w:numPr>
          <w:ilvl w:val="0"/>
          <w:numId w:val="6"/>
        </w:numPr>
      </w:pPr>
      <w:r>
        <w:t xml:space="preserve">You can organize placemarks into folders using the Places panel. </w:t>
      </w:r>
      <w:r w:rsidR="003E23EF">
        <w:t xml:space="preserve">To add a folder, right click in the Places panel and choose “Add &gt; Folder.” </w:t>
      </w:r>
      <w:r>
        <w:t>Saving the folder will save the placemarks inside of it</w:t>
      </w:r>
      <w:r w:rsidR="003E23EF">
        <w:t xml:space="preserve"> as well</w:t>
      </w:r>
      <w:r>
        <w:t>.</w:t>
      </w:r>
      <w:r w:rsidR="003E23EF">
        <w:t xml:space="preserve"> Like placemarks, folders can have descriptions and viewpoints – try clicking on Properties / Get Info for a folder. </w:t>
      </w:r>
    </w:p>
    <w:p w14:paraId="34445D50" w14:textId="77777777" w:rsidR="00AF5E2D" w:rsidRPr="006A6385" w:rsidRDefault="00AF5E2D" w:rsidP="005F1062">
      <w:pPr>
        <w:pStyle w:val="Heading1"/>
      </w:pPr>
      <w:r>
        <w:t>KML Grammar and Style</w:t>
      </w:r>
    </w:p>
    <w:p w14:paraId="06E84A8A" w14:textId="2F13FB1F" w:rsidR="003A3CC5" w:rsidRDefault="004543C3">
      <w:r>
        <w:t>Like any language, KML has a particular grammar and spelling, both of which are essential to get Google Earth to understand one’s meaning. Unlike a human interpreter, however, Google Earth interprets the language in a very strict way</w:t>
      </w:r>
      <w:r w:rsidR="006A6385">
        <w:t xml:space="preserve">. </w:t>
      </w:r>
      <w:r w:rsidR="003A3CC5">
        <w:t xml:space="preserve">The specifications for KML’s grammar, spelling, and punctuation are in the KML Reference: </w:t>
      </w:r>
    </w:p>
    <w:p w14:paraId="0C6F20AF" w14:textId="014AA19A" w:rsidR="003A3CC5" w:rsidRDefault="003A3CC5">
      <w:pPr>
        <w:rPr>
          <w:rStyle w:val="PreformattedText"/>
          <w:i w:val="0"/>
        </w:rPr>
      </w:pPr>
      <w:r w:rsidRPr="00653F28">
        <w:rPr>
          <w:rStyle w:val="PreformattedText"/>
          <w:i w:val="0"/>
        </w:rPr>
        <w:t>http://code.google.com/apis/kml/documentation/kmlreference.htm</w:t>
      </w:r>
      <w:r w:rsidR="0042185E">
        <w:rPr>
          <w:rStyle w:val="PreformattedText"/>
          <w:i w:val="0"/>
        </w:rPr>
        <w:t>l</w:t>
      </w:r>
    </w:p>
    <w:p w14:paraId="7051FBE0" w14:textId="58B09C71" w:rsidR="003A3CC5" w:rsidRDefault="003A3CC5">
      <w:r>
        <w:t xml:space="preserve">The KML Reference is handy to have open in a window when you are analyzing or editing KML. </w:t>
      </w:r>
    </w:p>
    <w:p w14:paraId="3DBC90D7" w14:textId="343316EE" w:rsidR="004543C3" w:rsidRDefault="00747E08">
      <w:r>
        <w:t xml:space="preserve">In </w:t>
      </w:r>
      <w:r w:rsidR="003A3CC5">
        <w:t>a</w:t>
      </w:r>
      <w:r>
        <w:t xml:space="preserve"> KML file, the terms inside the angle brackets &lt; and &gt; are the instructions for Google Earth. These instructions are called </w:t>
      </w:r>
      <w:r>
        <w:rPr>
          <w:i/>
        </w:rPr>
        <w:t>tags</w:t>
      </w:r>
      <w:r>
        <w:t>.</w:t>
      </w:r>
      <w:r w:rsidR="00337202">
        <w:t xml:space="preserve"> </w:t>
      </w:r>
      <w:r w:rsidR="007B1FA8">
        <w:t>Most</w:t>
      </w:r>
      <w:r w:rsidR="00337202">
        <w:t xml:space="preserve"> tags </w:t>
      </w:r>
      <w:r w:rsidR="007B1FA8">
        <w:t>come in pairs</w:t>
      </w:r>
      <w:r w:rsidR="00337202">
        <w:t xml:space="preserve">, </w:t>
      </w:r>
      <w:r w:rsidR="007B1FA8">
        <w:t xml:space="preserve">such as </w:t>
      </w:r>
      <w:r w:rsidR="007B1FA8" w:rsidRPr="007B1FA8">
        <w:rPr>
          <w:rStyle w:val="PreformattedText"/>
          <w:i w:val="0"/>
        </w:rPr>
        <w:t>&lt;coordinates&gt;</w:t>
      </w:r>
      <w:r w:rsidR="007B1FA8">
        <w:t xml:space="preserve"> and </w:t>
      </w:r>
      <w:r w:rsidR="007B1FA8" w:rsidRPr="007B1FA8">
        <w:rPr>
          <w:rStyle w:val="PreformattedText"/>
          <w:i w:val="0"/>
        </w:rPr>
        <w:t>&lt;/coordinates&gt;</w:t>
      </w:r>
      <w:r w:rsidR="007B1FA8" w:rsidRPr="007B1FA8">
        <w:t>.</w:t>
      </w:r>
      <w:r w:rsidR="007B1FA8">
        <w:t xml:space="preserve"> These tags and the material they enclose are called </w:t>
      </w:r>
      <w:r w:rsidR="007B1FA8">
        <w:rPr>
          <w:i/>
        </w:rPr>
        <w:t>elements</w:t>
      </w:r>
      <w:r w:rsidR="007B1FA8">
        <w:t xml:space="preserve"> of KML. Some elements have only a single tag, but we don’t have any of those in the KML on page 1.</w:t>
      </w:r>
    </w:p>
    <w:p w14:paraId="0D8B6A6A" w14:textId="77777777" w:rsidR="00DF7A77" w:rsidRDefault="00DF7A77"/>
    <w:p w14:paraId="245F4F50" w14:textId="3106D24D" w:rsidR="00DF7A77" w:rsidRDefault="00DF7A77">
      <w:r>
        <w:t xml:space="preserve">You may notice in the KML on page 1 that some elements may contain other elements. The </w:t>
      </w:r>
      <w:r w:rsidRPr="00DF7A77">
        <w:rPr>
          <w:rStyle w:val="PreformattedText"/>
          <w:i w:val="0"/>
        </w:rPr>
        <w:t>Placemark</w:t>
      </w:r>
      <w:r>
        <w:t xml:space="preserve"> element contains a </w:t>
      </w:r>
      <w:r w:rsidRPr="00DF7A77">
        <w:rPr>
          <w:rStyle w:val="PreformattedText"/>
          <w:i w:val="0"/>
        </w:rPr>
        <w:t>name</w:t>
      </w:r>
      <w:r w:rsidRPr="00DF7A77">
        <w:t xml:space="preserve"> </w:t>
      </w:r>
      <w:r>
        <w:t xml:space="preserve">element and a </w:t>
      </w:r>
      <w:r w:rsidRPr="00DF7A77">
        <w:rPr>
          <w:rStyle w:val="PreformattedText"/>
          <w:i w:val="0"/>
        </w:rPr>
        <w:t>Point</w:t>
      </w:r>
      <w:r>
        <w:t xml:space="preserve"> element. There are </w:t>
      </w:r>
      <w:r w:rsidR="0042185E">
        <w:t>three</w:t>
      </w:r>
      <w:r>
        <w:t xml:space="preserve"> important things to remember about elements that contain other elements. These usually trip up beginning authors:</w:t>
      </w:r>
    </w:p>
    <w:p w14:paraId="5341F52B" w14:textId="2A41D209" w:rsidR="00DF7A77" w:rsidRDefault="00DF7A77" w:rsidP="00DF7A77">
      <w:pPr>
        <w:pStyle w:val="ListParagraph"/>
        <w:numPr>
          <w:ilvl w:val="0"/>
          <w:numId w:val="3"/>
        </w:numPr>
      </w:pPr>
      <w:r w:rsidRPr="00DF7A77">
        <w:rPr>
          <w:i/>
        </w:rPr>
        <w:t>Tags are case-sensitive</w:t>
      </w:r>
      <w:r>
        <w:t xml:space="preserve">. If you write </w:t>
      </w:r>
      <w:r w:rsidRPr="00DF7A77">
        <w:rPr>
          <w:rStyle w:val="PreformattedText"/>
          <w:i w:val="0"/>
        </w:rPr>
        <w:t>placemark</w:t>
      </w:r>
      <w:r>
        <w:t xml:space="preserve"> instead of </w:t>
      </w:r>
      <w:r w:rsidRPr="00DF7A77">
        <w:rPr>
          <w:rStyle w:val="PreformattedText"/>
          <w:i w:val="0"/>
        </w:rPr>
        <w:t>Placemark</w:t>
      </w:r>
      <w:r>
        <w:t>, it will cause an error. The capitalization is actually useful: tags beginning with capital letters can contain other tags.</w:t>
      </w:r>
      <w:r w:rsidR="00653F28">
        <w:t xml:space="preserve"> You can use this to check your KML for errors.</w:t>
      </w:r>
    </w:p>
    <w:p w14:paraId="2B71B868" w14:textId="16B6E3B7" w:rsidR="00DF7A77" w:rsidRPr="0042185E" w:rsidRDefault="00653F28" w:rsidP="00DF7A77">
      <w:pPr>
        <w:pStyle w:val="ListParagraph"/>
        <w:numPr>
          <w:ilvl w:val="0"/>
          <w:numId w:val="3"/>
        </w:numPr>
        <w:rPr>
          <w:rStyle w:val="PreformattedText"/>
          <w:rFonts w:asciiTheme="minorHAnsi" w:hAnsiTheme="minorHAnsi"/>
          <w:i w:val="0"/>
          <w:sz w:val="24"/>
          <w:szCs w:val="24"/>
        </w:rPr>
      </w:pPr>
      <w:r>
        <w:rPr>
          <w:i/>
        </w:rPr>
        <w:t>Elements are order-sensitive</w:t>
      </w:r>
      <w:r>
        <w:t xml:space="preserve">. A placemark’s </w:t>
      </w:r>
      <w:r w:rsidRPr="00653F28">
        <w:rPr>
          <w:rStyle w:val="PreformattedText"/>
          <w:i w:val="0"/>
        </w:rPr>
        <w:t>name</w:t>
      </w:r>
      <w:r w:rsidRPr="00653F28">
        <w:rPr>
          <w:i/>
        </w:rPr>
        <w:t xml:space="preserve"> </w:t>
      </w:r>
      <w:r>
        <w:t xml:space="preserve">element always comes before a </w:t>
      </w:r>
      <w:r w:rsidRPr="00653F28">
        <w:rPr>
          <w:rStyle w:val="PreformattedText"/>
          <w:i w:val="0"/>
        </w:rPr>
        <w:t>Point</w:t>
      </w:r>
      <w:r>
        <w:t xml:space="preserve"> element, for example. Google Earth will not recognize – and will not display – elements that are out of order. The proper order of the elements inside other elements is listed in the KML reference document: </w:t>
      </w:r>
      <w:r w:rsidRPr="00653F28">
        <w:rPr>
          <w:rStyle w:val="PreformattedText"/>
          <w:i w:val="0"/>
        </w:rPr>
        <w:t>http://code.google.com/apis/kml/documentation/kmlreference.htm</w:t>
      </w:r>
      <w:r w:rsidR="0042185E">
        <w:rPr>
          <w:rStyle w:val="PreformattedText"/>
          <w:i w:val="0"/>
        </w:rPr>
        <w:t>l</w:t>
      </w:r>
    </w:p>
    <w:p w14:paraId="3D45261E" w14:textId="2BE47EEC" w:rsidR="0042185E" w:rsidRDefault="001F60E7" w:rsidP="0042185E">
      <w:pPr>
        <w:rPr>
          <w:rStyle w:val="PreformattedText"/>
          <w:rFonts w:asciiTheme="minorHAnsi" w:hAnsiTheme="minorHAnsi"/>
          <w:i w:val="0"/>
          <w:sz w:val="24"/>
          <w:szCs w:val="24"/>
        </w:rPr>
      </w:pPr>
      <w:r>
        <w:rPr>
          <w:noProof/>
        </w:rPr>
        <mc:AlternateContent>
          <mc:Choice Requires="wps">
            <w:drawing>
              <wp:anchor distT="0" distB="0" distL="114300" distR="114300" simplePos="0" relativeHeight="251669504" behindDoc="0" locked="0" layoutInCell="1" allowOverlap="1" wp14:anchorId="5FA0DCEC" wp14:editId="41606FB1">
                <wp:simplePos x="0" y="0"/>
                <wp:positionH relativeFrom="column">
                  <wp:posOffset>914400</wp:posOffset>
                </wp:positionH>
                <wp:positionV relativeFrom="paragraph">
                  <wp:posOffset>64135</wp:posOffset>
                </wp:positionV>
                <wp:extent cx="1714500" cy="10287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17145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5CF4448" w14:textId="77777777" w:rsidR="00790F8C" w:rsidRDefault="00790F8C" w:rsidP="0042185E">
                            <w:pPr>
                              <w:pBdr>
                                <w:top w:val="single" w:sz="4" w:space="1" w:color="auto"/>
                                <w:left w:val="single" w:sz="4" w:space="4" w:color="auto"/>
                                <w:bottom w:val="single" w:sz="4" w:space="1" w:color="auto"/>
                                <w:right w:val="single" w:sz="4" w:space="4" w:color="auto"/>
                              </w:pBdr>
                            </w:pPr>
                            <w:r>
                              <w:t>Correct:</w:t>
                            </w:r>
                          </w:p>
                          <w:p w14:paraId="1C303F5D" w14:textId="77777777" w:rsidR="00790F8C" w:rsidRDefault="00790F8C" w:rsidP="0042185E">
                            <w:pPr>
                              <w:pBdr>
                                <w:top w:val="single" w:sz="4" w:space="1" w:color="auto"/>
                                <w:left w:val="single" w:sz="4" w:space="4" w:color="auto"/>
                                <w:bottom w:val="single" w:sz="4" w:space="1" w:color="auto"/>
                                <w:right w:val="single" w:sz="4" w:space="4" w:color="auto"/>
                              </w:pBdr>
                              <w:rPr>
                                <w:rStyle w:val="PreformattedText"/>
                                <w:i w:val="0"/>
                                <w:sz w:val="16"/>
                                <w:szCs w:val="16"/>
                              </w:rPr>
                            </w:pPr>
                            <w:r w:rsidRPr="0042185E">
                              <w:rPr>
                                <w:rStyle w:val="PreformattedText"/>
                                <w:i w:val="0"/>
                                <w:sz w:val="16"/>
                                <w:szCs w:val="16"/>
                              </w:rPr>
                              <w:t>&lt;Placemark&gt;</w:t>
                            </w:r>
                          </w:p>
                          <w:p w14:paraId="2A79FD15" w14:textId="34BD9443" w:rsidR="00790F8C" w:rsidRPr="001F60E7" w:rsidRDefault="00790F8C" w:rsidP="0042185E">
                            <w:pPr>
                              <w:pBdr>
                                <w:top w:val="single" w:sz="4" w:space="1" w:color="auto"/>
                                <w:left w:val="single" w:sz="4" w:space="4" w:color="auto"/>
                                <w:bottom w:val="single" w:sz="4" w:space="1" w:color="auto"/>
                                <w:right w:val="single" w:sz="4" w:space="4" w:color="auto"/>
                              </w:pBdr>
                              <w:rPr>
                                <w:rStyle w:val="PreformattedText"/>
                                <w:i w:val="0"/>
                                <w:sz w:val="16"/>
                                <w:szCs w:val="16"/>
                              </w:rPr>
                            </w:pPr>
                            <w:r>
                              <w:rPr>
                                <w:rStyle w:val="PreformattedText"/>
                                <w:i w:val="0"/>
                                <w:sz w:val="16"/>
                                <w:szCs w:val="16"/>
                              </w:rPr>
                              <w:tab/>
                              <w:t>&lt;name&gt;</w:t>
                            </w:r>
                            <w:r>
                              <w:rPr>
                                <w:rStyle w:val="PreformattedText"/>
                                <w:sz w:val="16"/>
                                <w:szCs w:val="16"/>
                              </w:rPr>
                              <w:t>name</w:t>
                            </w:r>
                            <w:r>
                              <w:rPr>
                                <w:rStyle w:val="PreformattedText"/>
                                <w:i w:val="0"/>
                                <w:sz w:val="16"/>
                                <w:szCs w:val="16"/>
                              </w:rPr>
                              <w:t>&lt;/name&gt;</w:t>
                            </w:r>
                          </w:p>
                          <w:p w14:paraId="76503EC7" w14:textId="01FB8DC2" w:rsidR="00790F8C" w:rsidRPr="0042185E" w:rsidRDefault="00790F8C" w:rsidP="0042185E">
                            <w:pPr>
                              <w:pBdr>
                                <w:top w:val="single" w:sz="4" w:space="1" w:color="auto"/>
                                <w:left w:val="single" w:sz="4" w:space="4" w:color="auto"/>
                                <w:bottom w:val="single" w:sz="4" w:space="1" w:color="auto"/>
                                <w:right w:val="single" w:sz="4" w:space="4" w:color="auto"/>
                              </w:pBdr>
                              <w:rPr>
                                <w:rStyle w:val="PreformattedText"/>
                                <w:i w:val="0"/>
                                <w:sz w:val="16"/>
                                <w:szCs w:val="16"/>
                              </w:rPr>
                            </w:pPr>
                            <w:r w:rsidRPr="0042185E">
                              <w:rPr>
                                <w:rStyle w:val="PreformattedText"/>
                                <w:i w:val="0"/>
                                <w:sz w:val="16"/>
                                <w:szCs w:val="16"/>
                              </w:rPr>
                              <w:tab/>
                              <w:t>&lt;Point&gt;</w:t>
                            </w:r>
                          </w:p>
                          <w:p w14:paraId="7F856155" w14:textId="77777777" w:rsidR="00790F8C" w:rsidRPr="0042185E" w:rsidRDefault="00790F8C" w:rsidP="0042185E">
                            <w:pPr>
                              <w:pBdr>
                                <w:top w:val="single" w:sz="4" w:space="1" w:color="auto"/>
                                <w:left w:val="single" w:sz="4" w:space="4" w:color="auto"/>
                                <w:bottom w:val="single" w:sz="4" w:space="1" w:color="auto"/>
                                <w:right w:val="single" w:sz="4" w:space="4" w:color="auto"/>
                              </w:pBdr>
                              <w:rPr>
                                <w:rStyle w:val="PreformattedText"/>
                                <w:i w:val="0"/>
                                <w:sz w:val="16"/>
                                <w:szCs w:val="16"/>
                              </w:rPr>
                            </w:pPr>
                            <w:r w:rsidRPr="0042185E">
                              <w:rPr>
                                <w:rStyle w:val="PreformattedText"/>
                                <w:i w:val="0"/>
                                <w:sz w:val="16"/>
                                <w:szCs w:val="16"/>
                              </w:rPr>
                              <w:tab/>
                              <w:t>…</w:t>
                            </w:r>
                          </w:p>
                          <w:p w14:paraId="3AF402A0" w14:textId="3C1BDC01" w:rsidR="00790F8C" w:rsidRPr="0042185E" w:rsidRDefault="00790F8C" w:rsidP="0042185E">
                            <w:pPr>
                              <w:pBdr>
                                <w:top w:val="single" w:sz="4" w:space="1" w:color="auto"/>
                                <w:left w:val="single" w:sz="4" w:space="4" w:color="auto"/>
                                <w:bottom w:val="single" w:sz="4" w:space="1" w:color="auto"/>
                                <w:right w:val="single" w:sz="4" w:space="4" w:color="auto"/>
                              </w:pBdr>
                              <w:ind w:firstLine="720"/>
                              <w:rPr>
                                <w:rStyle w:val="PreformattedText"/>
                                <w:i w:val="0"/>
                                <w:sz w:val="16"/>
                                <w:szCs w:val="16"/>
                              </w:rPr>
                            </w:pPr>
                            <w:r>
                              <w:rPr>
                                <w:rStyle w:val="PreformattedText"/>
                                <w:i w:val="0"/>
                                <w:sz w:val="16"/>
                                <w:szCs w:val="16"/>
                              </w:rPr>
                              <w:t>&lt;/</w:t>
                            </w:r>
                            <w:r w:rsidRPr="0042185E">
                              <w:rPr>
                                <w:rStyle w:val="PreformattedText"/>
                                <w:i w:val="0"/>
                                <w:sz w:val="16"/>
                                <w:szCs w:val="16"/>
                              </w:rPr>
                              <w:t>Point&gt;</w:t>
                            </w:r>
                          </w:p>
                          <w:p w14:paraId="3E157AA2" w14:textId="77777777" w:rsidR="00790F8C" w:rsidRPr="0042185E" w:rsidRDefault="00790F8C" w:rsidP="0042185E">
                            <w:pPr>
                              <w:pBdr>
                                <w:top w:val="single" w:sz="4" w:space="1" w:color="auto"/>
                                <w:left w:val="single" w:sz="4" w:space="4" w:color="auto"/>
                                <w:bottom w:val="single" w:sz="4" w:space="1" w:color="auto"/>
                                <w:right w:val="single" w:sz="4" w:space="4" w:color="auto"/>
                              </w:pBdr>
                              <w:rPr>
                                <w:rStyle w:val="PreformattedText"/>
                                <w:i w:val="0"/>
                                <w:sz w:val="16"/>
                                <w:szCs w:val="16"/>
                              </w:rPr>
                            </w:pPr>
                            <w:r w:rsidRPr="0042185E">
                              <w:rPr>
                                <w:rStyle w:val="PreformattedText"/>
                                <w:i w:val="0"/>
                                <w:sz w:val="16"/>
                                <w:szCs w:val="16"/>
                              </w:rPr>
                              <w:t>&lt;\Placemark&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 o:spid="_x0000_s1027" type="#_x0000_t202" style="position:absolute;margin-left:1in;margin-top:5.05pt;width:135pt;height:81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" filled="f" stroked="f">
                <v:textbox>
                  <w:txbxContent>
                    <w:p w14:paraId="35CF4448" w14:textId="77777777" w:rsidR="00B06B4C" w:rsidRDefault="00B06B4C" w:rsidP="0042185E">
                      <w:pPr>
                        <w:pBdr>
                          <w:top w:val="single" w:sz="4" w:space="1" w:color="auto"/>
                          <w:left w:val="single" w:sz="4" w:space="4" w:color="auto"/>
                          <w:bottom w:val="single" w:sz="4" w:space="1" w:color="auto"/>
                          <w:right w:val="single" w:sz="4" w:space="4" w:color="auto"/>
                        </w:pBdr>
                      </w:pPr>
                      <w:r>
                        <w:t>Correct:</w:t>
                      </w:r>
                    </w:p>
                    <w:p w14:paraId="1C303F5D" w14:textId="77777777" w:rsidR="00B06B4C" w:rsidRDefault="00B06B4C" w:rsidP="0042185E">
                      <w:pPr>
                        <w:pBdr>
                          <w:top w:val="single" w:sz="4" w:space="1" w:color="auto"/>
                          <w:left w:val="single" w:sz="4" w:space="4" w:color="auto"/>
                          <w:bottom w:val="single" w:sz="4" w:space="1" w:color="auto"/>
                          <w:right w:val="single" w:sz="4" w:space="4" w:color="auto"/>
                        </w:pBdr>
                        <w:rPr>
                          <w:rStyle w:val="PreformattedText"/>
                          <w:i w:val="0"/>
                          <w:sz w:val="16"/>
                          <w:szCs w:val="16"/>
                        </w:rPr>
                      </w:pPr>
                      <w:r w:rsidRPr="0042185E">
                        <w:rPr>
                          <w:rStyle w:val="PreformattedText"/>
                          <w:i w:val="0"/>
                          <w:sz w:val="16"/>
                          <w:szCs w:val="16"/>
                        </w:rPr>
                        <w:t>&lt;Placemark&gt;</w:t>
                      </w:r>
                    </w:p>
                    <w:p w14:paraId="2A79FD15" w14:textId="34BD9443" w:rsidR="00B06B4C" w:rsidRPr="001F60E7" w:rsidRDefault="00B06B4C" w:rsidP="0042185E">
                      <w:pPr>
                        <w:pBdr>
                          <w:top w:val="single" w:sz="4" w:space="1" w:color="auto"/>
                          <w:left w:val="single" w:sz="4" w:space="4" w:color="auto"/>
                          <w:bottom w:val="single" w:sz="4" w:space="1" w:color="auto"/>
                          <w:right w:val="single" w:sz="4" w:space="4" w:color="auto"/>
                        </w:pBdr>
                        <w:rPr>
                          <w:rStyle w:val="PreformattedText"/>
                          <w:i w:val="0"/>
                          <w:sz w:val="16"/>
                          <w:szCs w:val="16"/>
                        </w:rPr>
                      </w:pPr>
                      <w:r>
                        <w:rPr>
                          <w:rStyle w:val="PreformattedText"/>
                          <w:i w:val="0"/>
                          <w:sz w:val="16"/>
                          <w:szCs w:val="16"/>
                        </w:rPr>
                        <w:tab/>
                        <w:t>&lt;name&gt;</w:t>
                      </w:r>
                      <w:r>
                        <w:rPr>
                          <w:rStyle w:val="PreformattedText"/>
                          <w:sz w:val="16"/>
                          <w:szCs w:val="16"/>
                        </w:rPr>
                        <w:t>name</w:t>
                      </w:r>
                      <w:r>
                        <w:rPr>
                          <w:rStyle w:val="PreformattedText"/>
                          <w:i w:val="0"/>
                          <w:sz w:val="16"/>
                          <w:szCs w:val="16"/>
                        </w:rPr>
                        <w:t>&lt;/name&gt;</w:t>
                      </w:r>
                    </w:p>
                    <w:p w14:paraId="76503EC7" w14:textId="01FB8DC2" w:rsidR="00B06B4C" w:rsidRPr="0042185E" w:rsidRDefault="00B06B4C" w:rsidP="0042185E">
                      <w:pPr>
                        <w:pBdr>
                          <w:top w:val="single" w:sz="4" w:space="1" w:color="auto"/>
                          <w:left w:val="single" w:sz="4" w:space="4" w:color="auto"/>
                          <w:bottom w:val="single" w:sz="4" w:space="1" w:color="auto"/>
                          <w:right w:val="single" w:sz="4" w:space="4" w:color="auto"/>
                        </w:pBdr>
                        <w:rPr>
                          <w:rStyle w:val="PreformattedText"/>
                          <w:i w:val="0"/>
                          <w:sz w:val="16"/>
                          <w:szCs w:val="16"/>
                        </w:rPr>
                      </w:pPr>
                      <w:r w:rsidRPr="0042185E">
                        <w:rPr>
                          <w:rStyle w:val="PreformattedText"/>
                          <w:i w:val="0"/>
                          <w:sz w:val="16"/>
                          <w:szCs w:val="16"/>
                        </w:rPr>
                        <w:tab/>
                        <w:t>&lt;Point&gt;</w:t>
                      </w:r>
                    </w:p>
                    <w:p w14:paraId="7F856155" w14:textId="77777777" w:rsidR="00B06B4C" w:rsidRPr="0042185E" w:rsidRDefault="00B06B4C" w:rsidP="0042185E">
                      <w:pPr>
                        <w:pBdr>
                          <w:top w:val="single" w:sz="4" w:space="1" w:color="auto"/>
                          <w:left w:val="single" w:sz="4" w:space="4" w:color="auto"/>
                          <w:bottom w:val="single" w:sz="4" w:space="1" w:color="auto"/>
                          <w:right w:val="single" w:sz="4" w:space="4" w:color="auto"/>
                        </w:pBdr>
                        <w:rPr>
                          <w:rStyle w:val="PreformattedText"/>
                          <w:i w:val="0"/>
                          <w:sz w:val="16"/>
                          <w:szCs w:val="16"/>
                        </w:rPr>
                      </w:pPr>
                      <w:r w:rsidRPr="0042185E">
                        <w:rPr>
                          <w:rStyle w:val="PreformattedText"/>
                          <w:i w:val="0"/>
                          <w:sz w:val="16"/>
                          <w:szCs w:val="16"/>
                        </w:rPr>
                        <w:tab/>
                        <w:t>…</w:t>
                      </w:r>
                    </w:p>
                    <w:p w14:paraId="3AF402A0" w14:textId="3C1BDC01" w:rsidR="00B06B4C" w:rsidRPr="0042185E" w:rsidRDefault="00B06B4C" w:rsidP="0042185E">
                      <w:pPr>
                        <w:pBdr>
                          <w:top w:val="single" w:sz="4" w:space="1" w:color="auto"/>
                          <w:left w:val="single" w:sz="4" w:space="4" w:color="auto"/>
                          <w:bottom w:val="single" w:sz="4" w:space="1" w:color="auto"/>
                          <w:right w:val="single" w:sz="4" w:space="4" w:color="auto"/>
                        </w:pBdr>
                        <w:ind w:firstLine="720"/>
                        <w:rPr>
                          <w:rStyle w:val="PreformattedText"/>
                          <w:i w:val="0"/>
                          <w:sz w:val="16"/>
                          <w:szCs w:val="16"/>
                        </w:rPr>
                      </w:pPr>
                      <w:r>
                        <w:rPr>
                          <w:rStyle w:val="PreformattedText"/>
                          <w:i w:val="0"/>
                          <w:sz w:val="16"/>
                          <w:szCs w:val="16"/>
                        </w:rPr>
                        <w:t>&lt;/</w:t>
                      </w:r>
                      <w:r w:rsidRPr="0042185E">
                        <w:rPr>
                          <w:rStyle w:val="PreformattedText"/>
                          <w:i w:val="0"/>
                          <w:sz w:val="16"/>
                          <w:szCs w:val="16"/>
                        </w:rPr>
                        <w:t>Point&gt;</w:t>
                      </w:r>
                    </w:p>
                    <w:p w14:paraId="3E157AA2" w14:textId="77777777" w:rsidR="00B06B4C" w:rsidRPr="0042185E" w:rsidRDefault="00B06B4C" w:rsidP="0042185E">
                      <w:pPr>
                        <w:pBdr>
                          <w:top w:val="single" w:sz="4" w:space="1" w:color="auto"/>
                          <w:left w:val="single" w:sz="4" w:space="4" w:color="auto"/>
                          <w:bottom w:val="single" w:sz="4" w:space="1" w:color="auto"/>
                          <w:right w:val="single" w:sz="4" w:space="4" w:color="auto"/>
                        </w:pBdr>
                        <w:rPr>
                          <w:rStyle w:val="PreformattedText"/>
                          <w:i w:val="0"/>
                          <w:sz w:val="16"/>
                          <w:szCs w:val="16"/>
                        </w:rPr>
                      </w:pPr>
                      <w:r w:rsidRPr="0042185E">
                        <w:rPr>
                          <w:rStyle w:val="PreformattedText"/>
                          <w:i w:val="0"/>
                          <w:sz w:val="16"/>
                          <w:szCs w:val="16"/>
                        </w:rPr>
                        <w:t>&lt;\Placemark&gt;</w:t>
                      </w:r>
                    </w:p>
                  </w:txbxContent>
                </v:textbox>
                <w10:wrap type="square"/>
              </v:shape>
            </w:pict>
          </mc:Fallback>
        </mc:AlternateContent>
      </w:r>
      <w:r>
        <w:rPr>
          <w:noProof/>
        </w:rPr>
        <mc:AlternateContent>
          <mc:Choice Requires="wps">
            <w:drawing>
              <wp:anchor distT="0" distB="0" distL="114300" distR="114300" simplePos="0" relativeHeight="251670528" behindDoc="0" locked="0" layoutInCell="1" allowOverlap="1" wp14:anchorId="2327266F" wp14:editId="5D633120">
                <wp:simplePos x="0" y="0"/>
                <wp:positionH relativeFrom="column">
                  <wp:posOffset>2857500</wp:posOffset>
                </wp:positionH>
                <wp:positionV relativeFrom="paragraph">
                  <wp:posOffset>64135</wp:posOffset>
                </wp:positionV>
                <wp:extent cx="1714500" cy="1028700"/>
                <wp:effectExtent l="0" t="0" r="0" b="12700"/>
                <wp:wrapSquare wrapText="bothSides"/>
                <wp:docPr id="12" name="Text Box 12"/>
                <wp:cNvGraphicFramePr/>
                <a:graphic xmlns:a="http://schemas.openxmlformats.org/drawingml/2006/main">
                  <a:graphicData uri="http://schemas.microsoft.com/office/word/2010/wordprocessingShape">
                    <wps:wsp>
                      <wps:cNvSpPr txBox="1"/>
                      <wps:spPr>
                        <a:xfrm>
                          <a:off x="0" y="0"/>
                          <a:ext cx="17145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90E6FC4" w14:textId="77777777" w:rsidR="00790F8C" w:rsidRDefault="00790F8C" w:rsidP="0042185E">
                            <w:pPr>
                              <w:pBdr>
                                <w:top w:val="single" w:sz="4" w:space="1" w:color="auto"/>
                                <w:left w:val="single" w:sz="4" w:space="4" w:color="auto"/>
                                <w:bottom w:val="single" w:sz="4" w:space="1" w:color="auto"/>
                                <w:right w:val="single" w:sz="4" w:space="4" w:color="auto"/>
                              </w:pBdr>
                            </w:pPr>
                            <w:r>
                              <w:t>Incorrect:</w:t>
                            </w:r>
                          </w:p>
                          <w:p w14:paraId="19E2A705" w14:textId="77777777" w:rsidR="00790F8C" w:rsidRDefault="00790F8C" w:rsidP="0042185E">
                            <w:pPr>
                              <w:pBdr>
                                <w:top w:val="single" w:sz="4" w:space="1" w:color="auto"/>
                                <w:left w:val="single" w:sz="4" w:space="4" w:color="auto"/>
                                <w:bottom w:val="single" w:sz="4" w:space="1" w:color="auto"/>
                                <w:right w:val="single" w:sz="4" w:space="4" w:color="auto"/>
                              </w:pBdr>
                              <w:rPr>
                                <w:rStyle w:val="Heading1Char"/>
                                <w:rFonts w:ascii="Consolas" w:hAnsi="Consolas"/>
                                <w:b w:val="0"/>
                                <w:sz w:val="16"/>
                                <w:szCs w:val="16"/>
                              </w:rPr>
                            </w:pPr>
                            <w:r w:rsidRPr="0042185E">
                              <w:rPr>
                                <w:rStyle w:val="Heading1Char"/>
                                <w:rFonts w:ascii="Consolas" w:hAnsi="Consolas"/>
                                <w:b w:val="0"/>
                                <w:sz w:val="16"/>
                                <w:szCs w:val="16"/>
                              </w:rPr>
                              <w:t>&lt;Placemark&gt;</w:t>
                            </w:r>
                          </w:p>
                          <w:p w14:paraId="272E251D" w14:textId="77777777" w:rsidR="00790F8C" w:rsidRPr="0042185E" w:rsidRDefault="00790F8C" w:rsidP="0042185E">
                            <w:pPr>
                              <w:pBdr>
                                <w:top w:val="single" w:sz="4" w:space="1" w:color="auto"/>
                                <w:left w:val="single" w:sz="4" w:space="4" w:color="auto"/>
                                <w:bottom w:val="single" w:sz="4" w:space="1" w:color="auto"/>
                                <w:right w:val="single" w:sz="4" w:space="4" w:color="auto"/>
                              </w:pBdr>
                              <w:ind w:firstLine="720"/>
                              <w:rPr>
                                <w:rStyle w:val="Heading1Char"/>
                                <w:rFonts w:ascii="Consolas" w:hAnsi="Consolas"/>
                                <w:b w:val="0"/>
                                <w:sz w:val="16"/>
                                <w:szCs w:val="16"/>
                              </w:rPr>
                            </w:pPr>
                            <w:r w:rsidRPr="0042185E">
                              <w:rPr>
                                <w:rStyle w:val="Heading1Char"/>
                                <w:rFonts w:ascii="Consolas" w:hAnsi="Consolas"/>
                                <w:b w:val="0"/>
                                <w:sz w:val="16"/>
                                <w:szCs w:val="16"/>
                              </w:rPr>
                              <w:t>&lt;Point&gt;</w:t>
                            </w:r>
                          </w:p>
                          <w:p w14:paraId="30528927" w14:textId="77777777" w:rsidR="00790F8C" w:rsidRPr="0042185E" w:rsidRDefault="00790F8C" w:rsidP="0042185E">
                            <w:pPr>
                              <w:pBdr>
                                <w:top w:val="single" w:sz="4" w:space="1" w:color="auto"/>
                                <w:left w:val="single" w:sz="4" w:space="4" w:color="auto"/>
                                <w:bottom w:val="single" w:sz="4" w:space="1" w:color="auto"/>
                                <w:right w:val="single" w:sz="4" w:space="4" w:color="auto"/>
                              </w:pBdr>
                              <w:rPr>
                                <w:rStyle w:val="Heading1Char"/>
                                <w:rFonts w:ascii="Consolas" w:hAnsi="Consolas"/>
                                <w:b w:val="0"/>
                                <w:sz w:val="16"/>
                                <w:szCs w:val="16"/>
                              </w:rPr>
                            </w:pPr>
                            <w:r w:rsidRPr="0042185E">
                              <w:rPr>
                                <w:rStyle w:val="Heading1Char"/>
                                <w:rFonts w:ascii="Consolas" w:hAnsi="Consolas"/>
                                <w:b w:val="0"/>
                                <w:sz w:val="16"/>
                                <w:szCs w:val="16"/>
                              </w:rPr>
                              <w:tab/>
                              <w:t>…</w:t>
                            </w:r>
                          </w:p>
                          <w:p w14:paraId="696458CF" w14:textId="29680E7D" w:rsidR="00790F8C" w:rsidRDefault="00790F8C" w:rsidP="0042185E">
                            <w:pPr>
                              <w:pBdr>
                                <w:top w:val="single" w:sz="4" w:space="1" w:color="auto"/>
                                <w:left w:val="single" w:sz="4" w:space="4" w:color="auto"/>
                                <w:bottom w:val="single" w:sz="4" w:space="1" w:color="auto"/>
                                <w:right w:val="single" w:sz="4" w:space="4" w:color="auto"/>
                              </w:pBdr>
                              <w:ind w:firstLine="720"/>
                              <w:rPr>
                                <w:rStyle w:val="Heading1Char"/>
                                <w:rFonts w:ascii="Consolas" w:hAnsi="Consolas"/>
                                <w:b w:val="0"/>
                                <w:sz w:val="16"/>
                                <w:szCs w:val="16"/>
                              </w:rPr>
                            </w:pPr>
                            <w:r w:rsidRPr="0042185E">
                              <w:rPr>
                                <w:rStyle w:val="Heading1Char"/>
                                <w:rFonts w:ascii="Consolas" w:hAnsi="Consolas"/>
                                <w:b w:val="0"/>
                                <w:sz w:val="16"/>
                                <w:szCs w:val="16"/>
                              </w:rPr>
                              <w:t>&lt;</w:t>
                            </w:r>
                            <w:r>
                              <w:rPr>
                                <w:rStyle w:val="Heading1Char"/>
                                <w:rFonts w:ascii="Consolas" w:hAnsi="Consolas"/>
                                <w:b w:val="0"/>
                                <w:sz w:val="16"/>
                                <w:szCs w:val="16"/>
                              </w:rPr>
                              <w:t>/Point</w:t>
                            </w:r>
                            <w:r w:rsidRPr="0042185E">
                              <w:rPr>
                                <w:rStyle w:val="Heading1Char"/>
                                <w:rFonts w:ascii="Consolas" w:hAnsi="Consolas"/>
                                <w:b w:val="0"/>
                                <w:sz w:val="16"/>
                                <w:szCs w:val="16"/>
                              </w:rPr>
                              <w:t>&gt;</w:t>
                            </w:r>
                          </w:p>
                          <w:p w14:paraId="1800A8A1" w14:textId="064B9CE8" w:rsidR="00790F8C" w:rsidRPr="001F60E7" w:rsidRDefault="00790F8C" w:rsidP="0042185E">
                            <w:pPr>
                              <w:pBdr>
                                <w:top w:val="single" w:sz="4" w:space="1" w:color="auto"/>
                                <w:left w:val="single" w:sz="4" w:space="4" w:color="auto"/>
                                <w:bottom w:val="single" w:sz="4" w:space="1" w:color="auto"/>
                                <w:right w:val="single" w:sz="4" w:space="4" w:color="auto"/>
                              </w:pBdr>
                              <w:ind w:firstLine="720"/>
                              <w:rPr>
                                <w:rStyle w:val="Heading1Char"/>
                                <w:rFonts w:ascii="Consolas" w:hAnsi="Consolas"/>
                                <w:b w:val="0"/>
                                <w:sz w:val="16"/>
                                <w:szCs w:val="16"/>
                              </w:rPr>
                            </w:pPr>
                            <w:r>
                              <w:rPr>
                                <w:rStyle w:val="Heading1Char"/>
                                <w:rFonts w:ascii="Consolas" w:hAnsi="Consolas"/>
                                <w:b w:val="0"/>
                                <w:sz w:val="16"/>
                                <w:szCs w:val="16"/>
                              </w:rPr>
                              <w:t>&lt;name&gt;</w:t>
                            </w:r>
                            <w:r>
                              <w:rPr>
                                <w:rStyle w:val="Heading1Char"/>
                                <w:rFonts w:ascii="Consolas" w:hAnsi="Consolas"/>
                                <w:b w:val="0"/>
                                <w:i/>
                                <w:sz w:val="16"/>
                                <w:szCs w:val="16"/>
                              </w:rPr>
                              <w:t>name</w:t>
                            </w:r>
                            <w:r>
                              <w:rPr>
                                <w:rStyle w:val="Heading1Char"/>
                                <w:rFonts w:ascii="Consolas" w:hAnsi="Consolas"/>
                                <w:b w:val="0"/>
                                <w:sz w:val="16"/>
                                <w:szCs w:val="16"/>
                              </w:rPr>
                              <w:t>&lt;/name&gt;</w:t>
                            </w:r>
                          </w:p>
                          <w:p w14:paraId="49AFED84" w14:textId="5B9498C2" w:rsidR="00790F8C" w:rsidRPr="0042185E" w:rsidRDefault="00790F8C" w:rsidP="0042185E">
                            <w:pPr>
                              <w:pBdr>
                                <w:top w:val="single" w:sz="4" w:space="1" w:color="auto"/>
                                <w:left w:val="single" w:sz="4" w:space="4" w:color="auto"/>
                                <w:bottom w:val="single" w:sz="4" w:space="1" w:color="auto"/>
                                <w:right w:val="single" w:sz="4" w:space="4" w:color="auto"/>
                              </w:pBdr>
                              <w:rPr>
                                <w:rStyle w:val="Heading1Char"/>
                                <w:rFonts w:ascii="Consolas" w:hAnsi="Consolas"/>
                                <w:b w:val="0"/>
                                <w:sz w:val="16"/>
                                <w:szCs w:val="16"/>
                              </w:rPr>
                            </w:pPr>
                            <w:r w:rsidRPr="0042185E">
                              <w:rPr>
                                <w:rStyle w:val="Heading1Char"/>
                                <w:rFonts w:ascii="Consolas" w:hAnsi="Consolas"/>
                                <w:b w:val="0"/>
                                <w:sz w:val="16"/>
                                <w:szCs w:val="16"/>
                              </w:rPr>
                              <w:t>&lt;</w:t>
                            </w:r>
                            <w:r>
                              <w:rPr>
                                <w:rStyle w:val="Heading1Char"/>
                                <w:rFonts w:ascii="Consolas" w:hAnsi="Consolas"/>
                                <w:b w:val="0"/>
                                <w:sz w:val="16"/>
                                <w:szCs w:val="16"/>
                              </w:rPr>
                              <w:t>/Placemark&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2" o:spid="_x0000_s1028" type="#_x0000_t202" style="position:absolute;margin-left:225pt;margin-top:5.05pt;width:135pt;height:81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" filled="f" stroked="f">
                <v:textbox>
                  <w:txbxContent>
                    <w:p w14:paraId="590E6FC4" w14:textId="77777777" w:rsidR="00B06B4C" w:rsidRDefault="00B06B4C" w:rsidP="0042185E">
                      <w:pPr>
                        <w:pBdr>
                          <w:top w:val="single" w:sz="4" w:space="1" w:color="auto"/>
                          <w:left w:val="single" w:sz="4" w:space="4" w:color="auto"/>
                          <w:bottom w:val="single" w:sz="4" w:space="1" w:color="auto"/>
                          <w:right w:val="single" w:sz="4" w:space="4" w:color="auto"/>
                        </w:pBdr>
                      </w:pPr>
                      <w:r>
                        <w:t>Incorrect:</w:t>
                      </w:r>
                    </w:p>
                    <w:p w14:paraId="19E2A705" w14:textId="77777777" w:rsidR="00B06B4C" w:rsidRDefault="00B06B4C" w:rsidP="0042185E">
                      <w:pPr>
                        <w:pBdr>
                          <w:top w:val="single" w:sz="4" w:space="1" w:color="auto"/>
                          <w:left w:val="single" w:sz="4" w:space="4" w:color="auto"/>
                          <w:bottom w:val="single" w:sz="4" w:space="1" w:color="auto"/>
                          <w:right w:val="single" w:sz="4" w:space="4" w:color="auto"/>
                        </w:pBdr>
                        <w:rPr>
                          <w:rStyle w:val="Heading1Char"/>
                          <w:rFonts w:ascii="Consolas" w:hAnsi="Consolas"/>
                          <w:b w:val="0"/>
                          <w:sz w:val="16"/>
                          <w:szCs w:val="16"/>
                        </w:rPr>
                      </w:pPr>
                      <w:r w:rsidRPr="0042185E">
                        <w:rPr>
                          <w:rStyle w:val="Heading1Char"/>
                          <w:rFonts w:ascii="Consolas" w:hAnsi="Consolas"/>
                          <w:b w:val="0"/>
                          <w:sz w:val="16"/>
                          <w:szCs w:val="16"/>
                        </w:rPr>
                        <w:t>&lt;Placemark&gt;</w:t>
                      </w:r>
                    </w:p>
                    <w:p w14:paraId="272E251D" w14:textId="77777777" w:rsidR="00B06B4C" w:rsidRPr="0042185E" w:rsidRDefault="00B06B4C" w:rsidP="0042185E">
                      <w:pPr>
                        <w:pBdr>
                          <w:top w:val="single" w:sz="4" w:space="1" w:color="auto"/>
                          <w:left w:val="single" w:sz="4" w:space="4" w:color="auto"/>
                          <w:bottom w:val="single" w:sz="4" w:space="1" w:color="auto"/>
                          <w:right w:val="single" w:sz="4" w:space="4" w:color="auto"/>
                        </w:pBdr>
                        <w:ind w:firstLine="720"/>
                        <w:rPr>
                          <w:rStyle w:val="Heading1Char"/>
                          <w:rFonts w:ascii="Consolas" w:hAnsi="Consolas"/>
                          <w:b w:val="0"/>
                          <w:sz w:val="16"/>
                          <w:szCs w:val="16"/>
                        </w:rPr>
                      </w:pPr>
                      <w:r w:rsidRPr="0042185E">
                        <w:rPr>
                          <w:rStyle w:val="Heading1Char"/>
                          <w:rFonts w:ascii="Consolas" w:hAnsi="Consolas"/>
                          <w:b w:val="0"/>
                          <w:sz w:val="16"/>
                          <w:szCs w:val="16"/>
                        </w:rPr>
                        <w:t>&lt;Point&gt;</w:t>
                      </w:r>
                    </w:p>
                    <w:p w14:paraId="30528927" w14:textId="77777777" w:rsidR="00B06B4C" w:rsidRPr="0042185E" w:rsidRDefault="00B06B4C" w:rsidP="0042185E">
                      <w:pPr>
                        <w:pBdr>
                          <w:top w:val="single" w:sz="4" w:space="1" w:color="auto"/>
                          <w:left w:val="single" w:sz="4" w:space="4" w:color="auto"/>
                          <w:bottom w:val="single" w:sz="4" w:space="1" w:color="auto"/>
                          <w:right w:val="single" w:sz="4" w:space="4" w:color="auto"/>
                        </w:pBdr>
                        <w:rPr>
                          <w:rStyle w:val="Heading1Char"/>
                          <w:rFonts w:ascii="Consolas" w:hAnsi="Consolas"/>
                          <w:b w:val="0"/>
                          <w:sz w:val="16"/>
                          <w:szCs w:val="16"/>
                        </w:rPr>
                      </w:pPr>
                      <w:r w:rsidRPr="0042185E">
                        <w:rPr>
                          <w:rStyle w:val="Heading1Char"/>
                          <w:rFonts w:ascii="Consolas" w:hAnsi="Consolas"/>
                          <w:b w:val="0"/>
                          <w:sz w:val="16"/>
                          <w:szCs w:val="16"/>
                        </w:rPr>
                        <w:tab/>
                        <w:t>…</w:t>
                      </w:r>
                    </w:p>
                    <w:p w14:paraId="696458CF" w14:textId="29680E7D" w:rsidR="00B06B4C" w:rsidRDefault="00B06B4C" w:rsidP="0042185E">
                      <w:pPr>
                        <w:pBdr>
                          <w:top w:val="single" w:sz="4" w:space="1" w:color="auto"/>
                          <w:left w:val="single" w:sz="4" w:space="4" w:color="auto"/>
                          <w:bottom w:val="single" w:sz="4" w:space="1" w:color="auto"/>
                          <w:right w:val="single" w:sz="4" w:space="4" w:color="auto"/>
                        </w:pBdr>
                        <w:ind w:firstLine="720"/>
                        <w:rPr>
                          <w:rStyle w:val="Heading1Char"/>
                          <w:rFonts w:ascii="Consolas" w:hAnsi="Consolas"/>
                          <w:b w:val="0"/>
                          <w:sz w:val="16"/>
                          <w:szCs w:val="16"/>
                        </w:rPr>
                      </w:pPr>
                      <w:r w:rsidRPr="0042185E">
                        <w:rPr>
                          <w:rStyle w:val="Heading1Char"/>
                          <w:rFonts w:ascii="Consolas" w:hAnsi="Consolas"/>
                          <w:b w:val="0"/>
                          <w:sz w:val="16"/>
                          <w:szCs w:val="16"/>
                        </w:rPr>
                        <w:t>&lt;</w:t>
                      </w:r>
                      <w:r>
                        <w:rPr>
                          <w:rStyle w:val="Heading1Char"/>
                          <w:rFonts w:ascii="Consolas" w:hAnsi="Consolas"/>
                          <w:b w:val="0"/>
                          <w:sz w:val="16"/>
                          <w:szCs w:val="16"/>
                        </w:rPr>
                        <w:t>/Point</w:t>
                      </w:r>
                      <w:r w:rsidRPr="0042185E">
                        <w:rPr>
                          <w:rStyle w:val="Heading1Char"/>
                          <w:rFonts w:ascii="Consolas" w:hAnsi="Consolas"/>
                          <w:b w:val="0"/>
                          <w:sz w:val="16"/>
                          <w:szCs w:val="16"/>
                        </w:rPr>
                        <w:t>&gt;</w:t>
                      </w:r>
                    </w:p>
                    <w:p w14:paraId="1800A8A1" w14:textId="064B9CE8" w:rsidR="00B06B4C" w:rsidRPr="001F60E7" w:rsidRDefault="00B06B4C" w:rsidP="0042185E">
                      <w:pPr>
                        <w:pBdr>
                          <w:top w:val="single" w:sz="4" w:space="1" w:color="auto"/>
                          <w:left w:val="single" w:sz="4" w:space="4" w:color="auto"/>
                          <w:bottom w:val="single" w:sz="4" w:space="1" w:color="auto"/>
                          <w:right w:val="single" w:sz="4" w:space="4" w:color="auto"/>
                        </w:pBdr>
                        <w:ind w:firstLine="720"/>
                        <w:rPr>
                          <w:rStyle w:val="Heading1Char"/>
                          <w:rFonts w:ascii="Consolas" w:hAnsi="Consolas"/>
                          <w:b w:val="0"/>
                          <w:sz w:val="16"/>
                          <w:szCs w:val="16"/>
                        </w:rPr>
                      </w:pPr>
                      <w:r>
                        <w:rPr>
                          <w:rStyle w:val="Heading1Char"/>
                          <w:rFonts w:ascii="Consolas" w:hAnsi="Consolas"/>
                          <w:b w:val="0"/>
                          <w:sz w:val="16"/>
                          <w:szCs w:val="16"/>
                        </w:rPr>
                        <w:t>&lt;name&gt;</w:t>
                      </w:r>
                      <w:r>
                        <w:rPr>
                          <w:rStyle w:val="Heading1Char"/>
                          <w:rFonts w:ascii="Consolas" w:hAnsi="Consolas"/>
                          <w:b w:val="0"/>
                          <w:i/>
                          <w:sz w:val="16"/>
                          <w:szCs w:val="16"/>
                        </w:rPr>
                        <w:t>name</w:t>
                      </w:r>
                      <w:r>
                        <w:rPr>
                          <w:rStyle w:val="Heading1Char"/>
                          <w:rFonts w:ascii="Consolas" w:hAnsi="Consolas"/>
                          <w:b w:val="0"/>
                          <w:sz w:val="16"/>
                          <w:szCs w:val="16"/>
                        </w:rPr>
                        <w:t>&lt;/name&gt;</w:t>
                      </w:r>
                    </w:p>
                    <w:p w14:paraId="49AFED84" w14:textId="5B9498C2" w:rsidR="00B06B4C" w:rsidRPr="0042185E" w:rsidRDefault="00B06B4C" w:rsidP="0042185E">
                      <w:pPr>
                        <w:pBdr>
                          <w:top w:val="single" w:sz="4" w:space="1" w:color="auto"/>
                          <w:left w:val="single" w:sz="4" w:space="4" w:color="auto"/>
                          <w:bottom w:val="single" w:sz="4" w:space="1" w:color="auto"/>
                          <w:right w:val="single" w:sz="4" w:space="4" w:color="auto"/>
                        </w:pBdr>
                        <w:rPr>
                          <w:rStyle w:val="Heading1Char"/>
                          <w:rFonts w:ascii="Consolas" w:hAnsi="Consolas"/>
                          <w:b w:val="0"/>
                          <w:sz w:val="16"/>
                          <w:szCs w:val="16"/>
                        </w:rPr>
                      </w:pPr>
                      <w:r w:rsidRPr="0042185E">
                        <w:rPr>
                          <w:rStyle w:val="Heading1Char"/>
                          <w:rFonts w:ascii="Consolas" w:hAnsi="Consolas"/>
                          <w:b w:val="0"/>
                          <w:sz w:val="16"/>
                          <w:szCs w:val="16"/>
                        </w:rPr>
                        <w:t>&lt;</w:t>
                      </w:r>
                      <w:r>
                        <w:rPr>
                          <w:rStyle w:val="Heading1Char"/>
                          <w:rFonts w:ascii="Consolas" w:hAnsi="Consolas"/>
                          <w:b w:val="0"/>
                          <w:sz w:val="16"/>
                          <w:szCs w:val="16"/>
                        </w:rPr>
                        <w:t>/Placemark&gt;</w:t>
                      </w:r>
                    </w:p>
                  </w:txbxContent>
                </v:textbox>
                <w10:wrap type="square"/>
              </v:shape>
            </w:pict>
          </mc:Fallback>
        </mc:AlternateContent>
      </w:r>
    </w:p>
    <w:p w14:paraId="4B9B9520" w14:textId="226416A6" w:rsidR="0042185E" w:rsidRDefault="0042185E" w:rsidP="0042185E">
      <w:pPr>
        <w:rPr>
          <w:rStyle w:val="PreformattedText"/>
          <w:rFonts w:asciiTheme="minorHAnsi" w:hAnsiTheme="minorHAnsi"/>
          <w:i w:val="0"/>
          <w:sz w:val="24"/>
          <w:szCs w:val="24"/>
        </w:rPr>
      </w:pPr>
    </w:p>
    <w:p w14:paraId="55E11EE8" w14:textId="0881C3CE" w:rsidR="0042185E" w:rsidRDefault="0042185E" w:rsidP="0042185E">
      <w:pPr>
        <w:rPr>
          <w:rStyle w:val="PreformattedText"/>
          <w:rFonts w:asciiTheme="minorHAnsi" w:hAnsiTheme="minorHAnsi"/>
          <w:i w:val="0"/>
          <w:sz w:val="24"/>
          <w:szCs w:val="24"/>
        </w:rPr>
      </w:pPr>
    </w:p>
    <w:p w14:paraId="386B9368" w14:textId="77777777" w:rsidR="0042185E" w:rsidRDefault="0042185E" w:rsidP="0042185E">
      <w:pPr>
        <w:rPr>
          <w:rStyle w:val="PreformattedText"/>
          <w:rFonts w:asciiTheme="minorHAnsi" w:hAnsiTheme="minorHAnsi"/>
          <w:i w:val="0"/>
          <w:sz w:val="24"/>
          <w:szCs w:val="24"/>
        </w:rPr>
      </w:pPr>
    </w:p>
    <w:p w14:paraId="1202D08E" w14:textId="77777777" w:rsidR="0042185E" w:rsidRDefault="0042185E" w:rsidP="0042185E">
      <w:pPr>
        <w:rPr>
          <w:rStyle w:val="PreformattedText"/>
          <w:rFonts w:asciiTheme="minorHAnsi" w:hAnsiTheme="minorHAnsi"/>
          <w:i w:val="0"/>
          <w:sz w:val="24"/>
          <w:szCs w:val="24"/>
        </w:rPr>
      </w:pPr>
    </w:p>
    <w:p w14:paraId="11078DEA" w14:textId="77777777" w:rsidR="0042185E" w:rsidRDefault="0042185E" w:rsidP="0042185E">
      <w:pPr>
        <w:rPr>
          <w:rStyle w:val="PreformattedText"/>
          <w:rFonts w:asciiTheme="minorHAnsi" w:hAnsiTheme="minorHAnsi"/>
          <w:i w:val="0"/>
          <w:sz w:val="24"/>
          <w:szCs w:val="24"/>
        </w:rPr>
      </w:pPr>
    </w:p>
    <w:p w14:paraId="4102CC31" w14:textId="77777777" w:rsidR="001F60E7" w:rsidRPr="001F60E7" w:rsidRDefault="001F60E7" w:rsidP="001F60E7"/>
    <w:p w14:paraId="6DBEACAF" w14:textId="7275EB29" w:rsidR="0042185E" w:rsidRDefault="0042185E" w:rsidP="00DF7A77">
      <w:pPr>
        <w:pStyle w:val="ListParagraph"/>
        <w:numPr>
          <w:ilvl w:val="0"/>
          <w:numId w:val="3"/>
        </w:numPr>
      </w:pPr>
      <w:r>
        <w:rPr>
          <w:noProof/>
        </w:rPr>
        <mc:AlternateContent>
          <mc:Choice Requires="wps">
            <w:drawing>
              <wp:anchor distT="0" distB="0" distL="114300" distR="114300" simplePos="0" relativeHeight="251663360" behindDoc="0" locked="0" layoutInCell="1" allowOverlap="1" wp14:anchorId="4F24C07C" wp14:editId="7050C399">
                <wp:simplePos x="0" y="0"/>
                <wp:positionH relativeFrom="column">
                  <wp:posOffset>1257300</wp:posOffset>
                </wp:positionH>
                <wp:positionV relativeFrom="paragraph">
                  <wp:posOffset>407035</wp:posOffset>
                </wp:positionV>
                <wp:extent cx="1485900" cy="1028700"/>
                <wp:effectExtent l="0" t="0" r="0" b="12700"/>
                <wp:wrapSquare wrapText="bothSides"/>
                <wp:docPr id="4" name="Text Box 4"/>
                <wp:cNvGraphicFramePr/>
                <a:graphic xmlns:a="http://schemas.openxmlformats.org/drawingml/2006/main">
                  <a:graphicData uri="http://schemas.microsoft.com/office/word/2010/wordprocessingShape">
                    <wps:wsp>
                      <wps:cNvSpPr txBox="1"/>
                      <wps:spPr>
                        <a:xfrm>
                          <a:off x="0" y="0"/>
                          <a:ext cx="14859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8FCA150" w14:textId="387A945E" w:rsidR="00790F8C" w:rsidRDefault="00790F8C" w:rsidP="0042185E">
                            <w:pPr>
                              <w:pBdr>
                                <w:top w:val="single" w:sz="4" w:space="1" w:color="auto"/>
                                <w:left w:val="single" w:sz="4" w:space="4" w:color="auto"/>
                                <w:bottom w:val="single" w:sz="4" w:space="1" w:color="auto"/>
                                <w:right w:val="single" w:sz="4" w:space="4" w:color="auto"/>
                              </w:pBdr>
                            </w:pPr>
                            <w:r>
                              <w:t>Also correct (but confusing):</w:t>
                            </w:r>
                          </w:p>
                          <w:p w14:paraId="156C9CDB" w14:textId="42BA5E94" w:rsidR="00790F8C" w:rsidRPr="0042185E" w:rsidRDefault="00790F8C" w:rsidP="0042185E">
                            <w:pPr>
                              <w:pBdr>
                                <w:top w:val="single" w:sz="4" w:space="1" w:color="auto"/>
                                <w:left w:val="single" w:sz="4" w:space="4" w:color="auto"/>
                                <w:bottom w:val="single" w:sz="4" w:space="1" w:color="auto"/>
                                <w:right w:val="single" w:sz="4" w:space="4" w:color="auto"/>
                              </w:pBdr>
                              <w:rPr>
                                <w:rStyle w:val="Heading1Char"/>
                                <w:rFonts w:ascii="Consolas" w:hAnsi="Consolas"/>
                                <w:b w:val="0"/>
                                <w:sz w:val="16"/>
                                <w:szCs w:val="16"/>
                              </w:rPr>
                            </w:pPr>
                            <w:r w:rsidRPr="0042185E">
                              <w:rPr>
                                <w:rStyle w:val="Heading1Char"/>
                                <w:rFonts w:ascii="Consolas" w:hAnsi="Consolas"/>
                                <w:b w:val="0"/>
                                <w:sz w:val="16"/>
                                <w:szCs w:val="16"/>
                              </w:rPr>
                              <w:t>&lt;Placemark&gt;&lt;Point&gt;</w:t>
                            </w:r>
                          </w:p>
                          <w:p w14:paraId="02CA487E" w14:textId="77777777" w:rsidR="00790F8C" w:rsidRPr="0042185E" w:rsidRDefault="00790F8C" w:rsidP="0042185E">
                            <w:pPr>
                              <w:pBdr>
                                <w:top w:val="single" w:sz="4" w:space="1" w:color="auto"/>
                                <w:left w:val="single" w:sz="4" w:space="4" w:color="auto"/>
                                <w:bottom w:val="single" w:sz="4" w:space="1" w:color="auto"/>
                                <w:right w:val="single" w:sz="4" w:space="4" w:color="auto"/>
                              </w:pBdr>
                              <w:rPr>
                                <w:rStyle w:val="Heading1Char"/>
                                <w:rFonts w:ascii="Consolas" w:hAnsi="Consolas"/>
                                <w:b w:val="0"/>
                                <w:sz w:val="16"/>
                                <w:szCs w:val="16"/>
                              </w:rPr>
                            </w:pPr>
                            <w:r w:rsidRPr="0042185E">
                              <w:rPr>
                                <w:rStyle w:val="Heading1Char"/>
                                <w:rFonts w:ascii="Consolas" w:hAnsi="Consolas"/>
                                <w:b w:val="0"/>
                                <w:sz w:val="16"/>
                                <w:szCs w:val="16"/>
                              </w:rPr>
                              <w:tab/>
                              <w:t>…</w:t>
                            </w:r>
                          </w:p>
                          <w:p w14:paraId="639729B8" w14:textId="456B1E75" w:rsidR="00790F8C" w:rsidRPr="0042185E" w:rsidRDefault="00790F8C" w:rsidP="0042185E">
                            <w:pPr>
                              <w:pBdr>
                                <w:top w:val="single" w:sz="4" w:space="1" w:color="auto"/>
                                <w:left w:val="single" w:sz="4" w:space="4" w:color="auto"/>
                                <w:bottom w:val="single" w:sz="4" w:space="1" w:color="auto"/>
                                <w:right w:val="single" w:sz="4" w:space="4" w:color="auto"/>
                              </w:pBdr>
                              <w:rPr>
                                <w:rStyle w:val="Heading1Char"/>
                                <w:rFonts w:ascii="Consolas" w:hAnsi="Consolas"/>
                                <w:b w:val="0"/>
                                <w:sz w:val="16"/>
                                <w:szCs w:val="16"/>
                              </w:rPr>
                            </w:pPr>
                            <w:r w:rsidRPr="0042185E">
                              <w:rPr>
                                <w:rStyle w:val="Heading1Char"/>
                                <w:rFonts w:ascii="Consolas" w:hAnsi="Consolas"/>
                                <w:b w:val="0"/>
                                <w:sz w:val="16"/>
                                <w:szCs w:val="16"/>
                              </w:rPr>
                              <w:t>&lt;</w:t>
                            </w:r>
                            <w:r>
                              <w:rPr>
                                <w:rStyle w:val="Heading1Char"/>
                                <w:rFonts w:ascii="Consolas" w:hAnsi="Consolas"/>
                                <w:b w:val="0"/>
                                <w:sz w:val="16"/>
                                <w:szCs w:val="16"/>
                              </w:rPr>
                              <w:t>\Point&gt;</w:t>
                            </w:r>
                            <w:r w:rsidRPr="0042185E">
                              <w:rPr>
                                <w:rStyle w:val="Heading1Char"/>
                                <w:rFonts w:ascii="Consolas" w:hAnsi="Consolas"/>
                                <w:b w:val="0"/>
                                <w:sz w:val="16"/>
                                <w:szCs w:val="16"/>
                              </w:rPr>
                              <w:t>&lt;\Placemark&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 o:spid="_x0000_s1029" type="#_x0000_t202" style="position:absolute;left:0;text-align:left;margin-left:99pt;margin-top:32.05pt;width:117pt;height:81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" filled="f" stroked="f">
                <v:textbox>
                  <w:txbxContent>
                    <w:p w14:paraId="48FCA150" w14:textId="387A945E" w:rsidR="00B06B4C" w:rsidRDefault="00B06B4C" w:rsidP="0042185E">
                      <w:pPr>
                        <w:pBdr>
                          <w:top w:val="single" w:sz="4" w:space="1" w:color="auto"/>
                          <w:left w:val="single" w:sz="4" w:space="4" w:color="auto"/>
                          <w:bottom w:val="single" w:sz="4" w:space="1" w:color="auto"/>
                          <w:right w:val="single" w:sz="4" w:space="4" w:color="auto"/>
                        </w:pBdr>
                      </w:pPr>
                      <w:r>
                        <w:t>Also correct (but confusing):</w:t>
                      </w:r>
                    </w:p>
                    <w:p w14:paraId="156C9CDB" w14:textId="42BA5E94" w:rsidR="00B06B4C" w:rsidRPr="0042185E" w:rsidRDefault="00B06B4C" w:rsidP="0042185E">
                      <w:pPr>
                        <w:pBdr>
                          <w:top w:val="single" w:sz="4" w:space="1" w:color="auto"/>
                          <w:left w:val="single" w:sz="4" w:space="4" w:color="auto"/>
                          <w:bottom w:val="single" w:sz="4" w:space="1" w:color="auto"/>
                          <w:right w:val="single" w:sz="4" w:space="4" w:color="auto"/>
                        </w:pBdr>
                        <w:rPr>
                          <w:rStyle w:val="Heading1Char"/>
                          <w:rFonts w:ascii="Consolas" w:hAnsi="Consolas"/>
                          <w:b w:val="0"/>
                          <w:sz w:val="16"/>
                          <w:szCs w:val="16"/>
                        </w:rPr>
                      </w:pPr>
                      <w:r w:rsidRPr="0042185E">
                        <w:rPr>
                          <w:rStyle w:val="Heading1Char"/>
                          <w:rFonts w:ascii="Consolas" w:hAnsi="Consolas"/>
                          <w:b w:val="0"/>
                          <w:sz w:val="16"/>
                          <w:szCs w:val="16"/>
                        </w:rPr>
                        <w:t>&lt;Placemark&gt;&lt;Point&gt;</w:t>
                      </w:r>
                    </w:p>
                    <w:p w14:paraId="02CA487E" w14:textId="77777777" w:rsidR="00B06B4C" w:rsidRPr="0042185E" w:rsidRDefault="00B06B4C" w:rsidP="0042185E">
                      <w:pPr>
                        <w:pBdr>
                          <w:top w:val="single" w:sz="4" w:space="1" w:color="auto"/>
                          <w:left w:val="single" w:sz="4" w:space="4" w:color="auto"/>
                          <w:bottom w:val="single" w:sz="4" w:space="1" w:color="auto"/>
                          <w:right w:val="single" w:sz="4" w:space="4" w:color="auto"/>
                        </w:pBdr>
                        <w:rPr>
                          <w:rStyle w:val="Heading1Char"/>
                          <w:rFonts w:ascii="Consolas" w:hAnsi="Consolas"/>
                          <w:b w:val="0"/>
                          <w:sz w:val="16"/>
                          <w:szCs w:val="16"/>
                        </w:rPr>
                      </w:pPr>
                      <w:r w:rsidRPr="0042185E">
                        <w:rPr>
                          <w:rStyle w:val="Heading1Char"/>
                          <w:rFonts w:ascii="Consolas" w:hAnsi="Consolas"/>
                          <w:b w:val="0"/>
                          <w:sz w:val="16"/>
                          <w:szCs w:val="16"/>
                        </w:rPr>
                        <w:tab/>
                        <w:t>…</w:t>
                      </w:r>
                    </w:p>
                    <w:p w14:paraId="639729B8" w14:textId="456B1E75" w:rsidR="00B06B4C" w:rsidRPr="0042185E" w:rsidRDefault="00B06B4C" w:rsidP="0042185E">
                      <w:pPr>
                        <w:pBdr>
                          <w:top w:val="single" w:sz="4" w:space="1" w:color="auto"/>
                          <w:left w:val="single" w:sz="4" w:space="4" w:color="auto"/>
                          <w:bottom w:val="single" w:sz="4" w:space="1" w:color="auto"/>
                          <w:right w:val="single" w:sz="4" w:space="4" w:color="auto"/>
                        </w:pBdr>
                        <w:rPr>
                          <w:rStyle w:val="Heading1Char"/>
                          <w:rFonts w:ascii="Consolas" w:hAnsi="Consolas"/>
                          <w:b w:val="0"/>
                          <w:sz w:val="16"/>
                          <w:szCs w:val="16"/>
                        </w:rPr>
                      </w:pPr>
                      <w:r w:rsidRPr="0042185E">
                        <w:rPr>
                          <w:rStyle w:val="Heading1Char"/>
                          <w:rFonts w:ascii="Consolas" w:hAnsi="Consolas"/>
                          <w:b w:val="0"/>
                          <w:sz w:val="16"/>
                          <w:szCs w:val="16"/>
                        </w:rPr>
                        <w:t>&lt;</w:t>
                      </w:r>
                      <w:r>
                        <w:rPr>
                          <w:rStyle w:val="Heading1Char"/>
                          <w:rFonts w:ascii="Consolas" w:hAnsi="Consolas"/>
                          <w:b w:val="0"/>
                          <w:sz w:val="16"/>
                          <w:szCs w:val="16"/>
                        </w:rPr>
                        <w:t>\Point&gt;</w:t>
                      </w:r>
                      <w:r w:rsidRPr="0042185E">
                        <w:rPr>
                          <w:rStyle w:val="Heading1Char"/>
                          <w:rFonts w:ascii="Consolas" w:hAnsi="Consolas"/>
                          <w:b w:val="0"/>
                          <w:sz w:val="16"/>
                          <w:szCs w:val="16"/>
                        </w:rPr>
                        <w:t>&lt;\Placemark&gt;</w:t>
                      </w:r>
                    </w:p>
                  </w:txbxContent>
                </v:textbox>
                <w10:wrap type="square"/>
              </v:shape>
            </w:pict>
          </mc:Fallback>
        </mc:AlternateContent>
      </w:r>
      <w:r w:rsidRPr="0042185E">
        <w:rPr>
          <w:i/>
        </w:rPr>
        <w:t>Elements must nest correctly</w:t>
      </w:r>
      <w:r>
        <w:t xml:space="preserve">. That is, suppose a </w:t>
      </w:r>
      <w:r w:rsidRPr="0042185E">
        <w:rPr>
          <w:rStyle w:val="PreformattedText"/>
          <w:i w:val="0"/>
        </w:rPr>
        <w:t>Placemark</w:t>
      </w:r>
      <w:r>
        <w:t xml:space="preserve"> element contains a </w:t>
      </w:r>
      <w:r w:rsidRPr="0042185E">
        <w:rPr>
          <w:rStyle w:val="PreformattedText"/>
          <w:i w:val="0"/>
        </w:rPr>
        <w:t>Point</w:t>
      </w:r>
      <w:r>
        <w:t xml:space="preserve">. The </w:t>
      </w:r>
      <w:r w:rsidRPr="0042185E">
        <w:rPr>
          <w:rStyle w:val="PreformattedText"/>
          <w:i w:val="0"/>
        </w:rPr>
        <w:t xml:space="preserve">Placemark </w:t>
      </w:r>
      <w:r>
        <w:t xml:space="preserve">element must start before the </w:t>
      </w:r>
      <w:r w:rsidRPr="0042185E">
        <w:rPr>
          <w:rStyle w:val="PreformattedText"/>
          <w:i w:val="0"/>
        </w:rPr>
        <w:t xml:space="preserve">Point </w:t>
      </w:r>
      <w:r>
        <w:t>and end after it:</w:t>
      </w:r>
    </w:p>
    <w:p w14:paraId="473DD078" w14:textId="22917796" w:rsidR="0042185E" w:rsidRPr="0042185E" w:rsidRDefault="0042185E" w:rsidP="0042185E">
      <w:r>
        <w:rPr>
          <w:noProof/>
        </w:rPr>
        <mc:AlternateContent>
          <mc:Choice Requires="wps">
            <w:drawing>
              <wp:anchor distT="0" distB="0" distL="114300" distR="114300" simplePos="0" relativeHeight="251667456" behindDoc="0" locked="0" layoutInCell="1" allowOverlap="1" wp14:anchorId="41A58956" wp14:editId="3F0DC05C">
                <wp:simplePos x="0" y="0"/>
                <wp:positionH relativeFrom="column">
                  <wp:posOffset>4229100</wp:posOffset>
                </wp:positionH>
                <wp:positionV relativeFrom="paragraph">
                  <wp:posOffset>49530</wp:posOffset>
                </wp:positionV>
                <wp:extent cx="1485900" cy="1028700"/>
                <wp:effectExtent l="0" t="0" r="0" b="12700"/>
                <wp:wrapSquare wrapText="bothSides"/>
                <wp:docPr id="6" name="Text Box 6"/>
                <wp:cNvGraphicFramePr/>
                <a:graphic xmlns:a="http://schemas.openxmlformats.org/drawingml/2006/main">
                  <a:graphicData uri="http://schemas.microsoft.com/office/word/2010/wordprocessingShape">
                    <wps:wsp>
                      <wps:cNvSpPr txBox="1"/>
                      <wps:spPr>
                        <a:xfrm>
                          <a:off x="0" y="0"/>
                          <a:ext cx="14859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BC5CBDF" w14:textId="19B52A2F" w:rsidR="00790F8C" w:rsidRDefault="00790F8C" w:rsidP="0042185E">
                            <w:pPr>
                              <w:pBdr>
                                <w:top w:val="single" w:sz="4" w:space="1" w:color="auto"/>
                                <w:left w:val="single" w:sz="4" w:space="4" w:color="auto"/>
                                <w:bottom w:val="single" w:sz="4" w:space="1" w:color="auto"/>
                                <w:right w:val="single" w:sz="4" w:space="4" w:color="auto"/>
                              </w:pBdr>
                            </w:pPr>
                            <w:r>
                              <w:t>Also incorrect:</w:t>
                            </w:r>
                          </w:p>
                          <w:p w14:paraId="741A0A1C" w14:textId="56200B30" w:rsidR="00790F8C" w:rsidRPr="0042185E" w:rsidRDefault="00790F8C" w:rsidP="0042185E">
                            <w:pPr>
                              <w:pBdr>
                                <w:top w:val="single" w:sz="4" w:space="1" w:color="auto"/>
                                <w:left w:val="single" w:sz="4" w:space="4" w:color="auto"/>
                                <w:bottom w:val="single" w:sz="4" w:space="1" w:color="auto"/>
                                <w:right w:val="single" w:sz="4" w:space="4" w:color="auto"/>
                              </w:pBdr>
                              <w:rPr>
                                <w:rStyle w:val="Heading1Char"/>
                                <w:rFonts w:ascii="Consolas" w:hAnsi="Consolas"/>
                                <w:b w:val="0"/>
                                <w:sz w:val="16"/>
                                <w:szCs w:val="16"/>
                              </w:rPr>
                            </w:pPr>
                            <w:r w:rsidRPr="0042185E">
                              <w:rPr>
                                <w:rStyle w:val="Heading1Char"/>
                                <w:rFonts w:ascii="Consolas" w:hAnsi="Consolas"/>
                                <w:b w:val="0"/>
                                <w:sz w:val="16"/>
                                <w:szCs w:val="16"/>
                              </w:rPr>
                              <w:t>&lt;Placemark&gt;&lt;Point&gt;</w:t>
                            </w:r>
                          </w:p>
                          <w:p w14:paraId="2602D49A" w14:textId="77777777" w:rsidR="00790F8C" w:rsidRPr="0042185E" w:rsidRDefault="00790F8C" w:rsidP="0042185E">
                            <w:pPr>
                              <w:pBdr>
                                <w:top w:val="single" w:sz="4" w:space="1" w:color="auto"/>
                                <w:left w:val="single" w:sz="4" w:space="4" w:color="auto"/>
                                <w:bottom w:val="single" w:sz="4" w:space="1" w:color="auto"/>
                                <w:right w:val="single" w:sz="4" w:space="4" w:color="auto"/>
                              </w:pBdr>
                              <w:rPr>
                                <w:rStyle w:val="Heading1Char"/>
                                <w:rFonts w:ascii="Consolas" w:hAnsi="Consolas"/>
                                <w:b w:val="0"/>
                                <w:sz w:val="16"/>
                                <w:szCs w:val="16"/>
                              </w:rPr>
                            </w:pPr>
                            <w:r w:rsidRPr="0042185E">
                              <w:rPr>
                                <w:rStyle w:val="Heading1Char"/>
                                <w:rFonts w:ascii="Consolas" w:hAnsi="Consolas"/>
                                <w:b w:val="0"/>
                                <w:sz w:val="16"/>
                                <w:szCs w:val="16"/>
                              </w:rPr>
                              <w:tab/>
                              <w:t>…</w:t>
                            </w:r>
                          </w:p>
                          <w:p w14:paraId="635129A9" w14:textId="265A2088" w:rsidR="00790F8C" w:rsidRPr="0042185E" w:rsidRDefault="00790F8C" w:rsidP="0042185E">
                            <w:pPr>
                              <w:pBdr>
                                <w:top w:val="single" w:sz="4" w:space="1" w:color="auto"/>
                                <w:left w:val="single" w:sz="4" w:space="4" w:color="auto"/>
                                <w:bottom w:val="single" w:sz="4" w:space="1" w:color="auto"/>
                                <w:right w:val="single" w:sz="4" w:space="4" w:color="auto"/>
                              </w:pBdr>
                              <w:rPr>
                                <w:rStyle w:val="Heading1Char"/>
                                <w:rFonts w:ascii="Consolas" w:hAnsi="Consolas"/>
                                <w:b w:val="0"/>
                                <w:sz w:val="16"/>
                                <w:szCs w:val="16"/>
                              </w:rPr>
                            </w:pPr>
                            <w:r w:rsidRPr="0042185E">
                              <w:rPr>
                                <w:rStyle w:val="Heading1Char"/>
                                <w:rFonts w:ascii="Consolas" w:hAnsi="Consolas"/>
                                <w:b w:val="0"/>
                                <w:sz w:val="16"/>
                                <w:szCs w:val="16"/>
                              </w:rPr>
                              <w:t>&lt;\Placemark&gt;&lt;</w:t>
                            </w:r>
                            <w:r>
                              <w:rPr>
                                <w:rStyle w:val="Heading1Char"/>
                                <w:rFonts w:ascii="Consolas" w:hAnsi="Consolas"/>
                                <w:b w:val="0"/>
                                <w:sz w:val="16"/>
                                <w:szCs w:val="16"/>
                              </w:rPr>
                              <w:t>\Poin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6" o:spid="_x0000_s1030" type="#_x0000_t202" style="position:absolute;margin-left:333pt;margin-top:3.9pt;width:117pt;height:81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" filled="f" stroked="f">
                <v:textbox>
                  <w:txbxContent>
                    <w:p w14:paraId="6BC5CBDF" w14:textId="19B52A2F" w:rsidR="00B06B4C" w:rsidRDefault="00B06B4C" w:rsidP="0042185E">
                      <w:pPr>
                        <w:pBdr>
                          <w:top w:val="single" w:sz="4" w:space="1" w:color="auto"/>
                          <w:left w:val="single" w:sz="4" w:space="4" w:color="auto"/>
                          <w:bottom w:val="single" w:sz="4" w:space="1" w:color="auto"/>
                          <w:right w:val="single" w:sz="4" w:space="4" w:color="auto"/>
                        </w:pBdr>
                      </w:pPr>
                      <w:r>
                        <w:t>Also incorrect:</w:t>
                      </w:r>
                    </w:p>
                    <w:p w14:paraId="741A0A1C" w14:textId="56200B30" w:rsidR="00B06B4C" w:rsidRPr="0042185E" w:rsidRDefault="00B06B4C" w:rsidP="0042185E">
                      <w:pPr>
                        <w:pBdr>
                          <w:top w:val="single" w:sz="4" w:space="1" w:color="auto"/>
                          <w:left w:val="single" w:sz="4" w:space="4" w:color="auto"/>
                          <w:bottom w:val="single" w:sz="4" w:space="1" w:color="auto"/>
                          <w:right w:val="single" w:sz="4" w:space="4" w:color="auto"/>
                        </w:pBdr>
                        <w:rPr>
                          <w:rStyle w:val="Heading1Char"/>
                          <w:rFonts w:ascii="Consolas" w:hAnsi="Consolas"/>
                          <w:b w:val="0"/>
                          <w:sz w:val="16"/>
                          <w:szCs w:val="16"/>
                        </w:rPr>
                      </w:pPr>
                      <w:r w:rsidRPr="0042185E">
                        <w:rPr>
                          <w:rStyle w:val="Heading1Char"/>
                          <w:rFonts w:ascii="Consolas" w:hAnsi="Consolas"/>
                          <w:b w:val="0"/>
                          <w:sz w:val="16"/>
                          <w:szCs w:val="16"/>
                        </w:rPr>
                        <w:t>&lt;Placemark&gt;&lt;Point&gt;</w:t>
                      </w:r>
                    </w:p>
                    <w:p w14:paraId="2602D49A" w14:textId="77777777" w:rsidR="00B06B4C" w:rsidRPr="0042185E" w:rsidRDefault="00B06B4C" w:rsidP="0042185E">
                      <w:pPr>
                        <w:pBdr>
                          <w:top w:val="single" w:sz="4" w:space="1" w:color="auto"/>
                          <w:left w:val="single" w:sz="4" w:space="4" w:color="auto"/>
                          <w:bottom w:val="single" w:sz="4" w:space="1" w:color="auto"/>
                          <w:right w:val="single" w:sz="4" w:space="4" w:color="auto"/>
                        </w:pBdr>
                        <w:rPr>
                          <w:rStyle w:val="Heading1Char"/>
                          <w:rFonts w:ascii="Consolas" w:hAnsi="Consolas"/>
                          <w:b w:val="0"/>
                          <w:sz w:val="16"/>
                          <w:szCs w:val="16"/>
                        </w:rPr>
                      </w:pPr>
                      <w:r w:rsidRPr="0042185E">
                        <w:rPr>
                          <w:rStyle w:val="Heading1Char"/>
                          <w:rFonts w:ascii="Consolas" w:hAnsi="Consolas"/>
                          <w:b w:val="0"/>
                          <w:sz w:val="16"/>
                          <w:szCs w:val="16"/>
                        </w:rPr>
                        <w:tab/>
                        <w:t>…</w:t>
                      </w:r>
                    </w:p>
                    <w:p w14:paraId="635129A9" w14:textId="265A2088" w:rsidR="00B06B4C" w:rsidRPr="0042185E" w:rsidRDefault="00B06B4C" w:rsidP="0042185E">
                      <w:pPr>
                        <w:pBdr>
                          <w:top w:val="single" w:sz="4" w:space="1" w:color="auto"/>
                          <w:left w:val="single" w:sz="4" w:space="4" w:color="auto"/>
                          <w:bottom w:val="single" w:sz="4" w:space="1" w:color="auto"/>
                          <w:right w:val="single" w:sz="4" w:space="4" w:color="auto"/>
                        </w:pBdr>
                        <w:rPr>
                          <w:rStyle w:val="Heading1Char"/>
                          <w:rFonts w:ascii="Consolas" w:hAnsi="Consolas"/>
                          <w:b w:val="0"/>
                          <w:sz w:val="16"/>
                          <w:szCs w:val="16"/>
                        </w:rPr>
                      </w:pPr>
                      <w:r w:rsidRPr="0042185E">
                        <w:rPr>
                          <w:rStyle w:val="Heading1Char"/>
                          <w:rFonts w:ascii="Consolas" w:hAnsi="Consolas"/>
                          <w:b w:val="0"/>
                          <w:sz w:val="16"/>
                          <w:szCs w:val="16"/>
                        </w:rPr>
                        <w:t>&lt;\Placemark&gt;&lt;</w:t>
                      </w:r>
                      <w:r>
                        <w:rPr>
                          <w:rStyle w:val="Heading1Char"/>
                          <w:rFonts w:ascii="Consolas" w:hAnsi="Consolas"/>
                          <w:b w:val="0"/>
                          <w:sz w:val="16"/>
                          <w:szCs w:val="16"/>
                        </w:rPr>
                        <w:t>\Point&gt;</w:t>
                      </w:r>
                    </w:p>
                  </w:txbxContent>
                </v:textbox>
                <w10:wrap type="square"/>
              </v:shape>
            </w:pict>
          </mc:Fallback>
        </mc:AlternateContent>
      </w:r>
      <w:r>
        <w:rPr>
          <w:noProof/>
        </w:rPr>
        <mc:AlternateContent>
          <mc:Choice Requires="wps">
            <w:drawing>
              <wp:anchor distT="0" distB="0" distL="114300" distR="114300" simplePos="0" relativeHeight="251665408" behindDoc="0" locked="0" layoutInCell="1" allowOverlap="1" wp14:anchorId="3A7ACE96" wp14:editId="14543340">
                <wp:simplePos x="0" y="0"/>
                <wp:positionH relativeFrom="column">
                  <wp:posOffset>2743200</wp:posOffset>
                </wp:positionH>
                <wp:positionV relativeFrom="paragraph">
                  <wp:posOffset>49530</wp:posOffset>
                </wp:positionV>
                <wp:extent cx="1485900" cy="1028700"/>
                <wp:effectExtent l="0" t="0" r="0" b="12700"/>
                <wp:wrapSquare wrapText="bothSides"/>
                <wp:docPr id="5" name="Text Box 5"/>
                <wp:cNvGraphicFramePr/>
                <a:graphic xmlns:a="http://schemas.openxmlformats.org/drawingml/2006/main">
                  <a:graphicData uri="http://schemas.microsoft.com/office/word/2010/wordprocessingShape">
                    <wps:wsp>
                      <wps:cNvSpPr txBox="1"/>
                      <wps:spPr>
                        <a:xfrm>
                          <a:off x="0" y="0"/>
                          <a:ext cx="14859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8E700A2" w14:textId="17F72E15" w:rsidR="00790F8C" w:rsidRDefault="00790F8C" w:rsidP="0042185E">
                            <w:pPr>
                              <w:pBdr>
                                <w:top w:val="single" w:sz="4" w:space="1" w:color="auto"/>
                                <w:left w:val="single" w:sz="4" w:space="4" w:color="auto"/>
                                <w:bottom w:val="single" w:sz="4" w:space="1" w:color="auto"/>
                                <w:right w:val="single" w:sz="4" w:space="4" w:color="auto"/>
                              </w:pBdr>
                            </w:pPr>
                            <w:r>
                              <w:t>Incorrect:</w:t>
                            </w:r>
                          </w:p>
                          <w:p w14:paraId="080A93E0" w14:textId="77777777" w:rsidR="00790F8C" w:rsidRDefault="00790F8C" w:rsidP="0042185E">
                            <w:pPr>
                              <w:pBdr>
                                <w:top w:val="single" w:sz="4" w:space="1" w:color="auto"/>
                                <w:left w:val="single" w:sz="4" w:space="4" w:color="auto"/>
                                <w:bottom w:val="single" w:sz="4" w:space="1" w:color="auto"/>
                                <w:right w:val="single" w:sz="4" w:space="4" w:color="auto"/>
                              </w:pBdr>
                              <w:rPr>
                                <w:rStyle w:val="Heading1Char"/>
                                <w:rFonts w:ascii="Consolas" w:hAnsi="Consolas"/>
                                <w:b w:val="0"/>
                                <w:sz w:val="16"/>
                                <w:szCs w:val="16"/>
                              </w:rPr>
                            </w:pPr>
                            <w:r w:rsidRPr="0042185E">
                              <w:rPr>
                                <w:rStyle w:val="Heading1Char"/>
                                <w:rFonts w:ascii="Consolas" w:hAnsi="Consolas"/>
                                <w:b w:val="0"/>
                                <w:sz w:val="16"/>
                                <w:szCs w:val="16"/>
                              </w:rPr>
                              <w:t>&lt;Placemark&gt;</w:t>
                            </w:r>
                          </w:p>
                          <w:p w14:paraId="01103D2B" w14:textId="18D7BFDC" w:rsidR="00790F8C" w:rsidRPr="0042185E" w:rsidRDefault="00790F8C" w:rsidP="0042185E">
                            <w:pPr>
                              <w:pBdr>
                                <w:top w:val="single" w:sz="4" w:space="1" w:color="auto"/>
                                <w:left w:val="single" w:sz="4" w:space="4" w:color="auto"/>
                                <w:bottom w:val="single" w:sz="4" w:space="1" w:color="auto"/>
                                <w:right w:val="single" w:sz="4" w:space="4" w:color="auto"/>
                              </w:pBdr>
                              <w:ind w:firstLine="720"/>
                              <w:rPr>
                                <w:rStyle w:val="Heading1Char"/>
                                <w:rFonts w:ascii="Consolas" w:hAnsi="Consolas"/>
                                <w:b w:val="0"/>
                                <w:sz w:val="16"/>
                                <w:szCs w:val="16"/>
                              </w:rPr>
                            </w:pPr>
                            <w:r w:rsidRPr="0042185E">
                              <w:rPr>
                                <w:rStyle w:val="Heading1Char"/>
                                <w:rFonts w:ascii="Consolas" w:hAnsi="Consolas"/>
                                <w:b w:val="0"/>
                                <w:sz w:val="16"/>
                                <w:szCs w:val="16"/>
                              </w:rPr>
                              <w:t>&lt;Point&gt;</w:t>
                            </w:r>
                          </w:p>
                          <w:p w14:paraId="670746D4" w14:textId="77777777" w:rsidR="00790F8C" w:rsidRPr="0042185E" w:rsidRDefault="00790F8C" w:rsidP="0042185E">
                            <w:pPr>
                              <w:pBdr>
                                <w:top w:val="single" w:sz="4" w:space="1" w:color="auto"/>
                                <w:left w:val="single" w:sz="4" w:space="4" w:color="auto"/>
                                <w:bottom w:val="single" w:sz="4" w:space="1" w:color="auto"/>
                                <w:right w:val="single" w:sz="4" w:space="4" w:color="auto"/>
                              </w:pBdr>
                              <w:rPr>
                                <w:rStyle w:val="Heading1Char"/>
                                <w:rFonts w:ascii="Consolas" w:hAnsi="Consolas"/>
                                <w:b w:val="0"/>
                                <w:sz w:val="16"/>
                                <w:szCs w:val="16"/>
                              </w:rPr>
                            </w:pPr>
                            <w:r w:rsidRPr="0042185E">
                              <w:rPr>
                                <w:rStyle w:val="Heading1Char"/>
                                <w:rFonts w:ascii="Consolas" w:hAnsi="Consolas"/>
                                <w:b w:val="0"/>
                                <w:sz w:val="16"/>
                                <w:szCs w:val="16"/>
                              </w:rPr>
                              <w:tab/>
                              <w:t>…</w:t>
                            </w:r>
                          </w:p>
                          <w:p w14:paraId="27E81957" w14:textId="77777777" w:rsidR="00790F8C" w:rsidRDefault="00790F8C" w:rsidP="0042185E">
                            <w:pPr>
                              <w:pBdr>
                                <w:top w:val="single" w:sz="4" w:space="1" w:color="auto"/>
                                <w:left w:val="single" w:sz="4" w:space="4" w:color="auto"/>
                                <w:bottom w:val="single" w:sz="4" w:space="1" w:color="auto"/>
                                <w:right w:val="single" w:sz="4" w:space="4" w:color="auto"/>
                              </w:pBdr>
                              <w:ind w:firstLine="720"/>
                              <w:rPr>
                                <w:rStyle w:val="Heading1Char"/>
                                <w:rFonts w:ascii="Consolas" w:hAnsi="Consolas"/>
                                <w:b w:val="0"/>
                                <w:sz w:val="16"/>
                                <w:szCs w:val="16"/>
                              </w:rPr>
                            </w:pPr>
                            <w:r w:rsidRPr="0042185E">
                              <w:rPr>
                                <w:rStyle w:val="Heading1Char"/>
                                <w:rFonts w:ascii="Consolas" w:hAnsi="Consolas"/>
                                <w:b w:val="0"/>
                                <w:sz w:val="16"/>
                                <w:szCs w:val="16"/>
                              </w:rPr>
                              <w:t>&lt;\Placemark&gt;</w:t>
                            </w:r>
                          </w:p>
                          <w:p w14:paraId="1D35134D" w14:textId="0E20DDD9" w:rsidR="00790F8C" w:rsidRPr="0042185E" w:rsidRDefault="00790F8C" w:rsidP="0042185E">
                            <w:pPr>
                              <w:pBdr>
                                <w:top w:val="single" w:sz="4" w:space="1" w:color="auto"/>
                                <w:left w:val="single" w:sz="4" w:space="4" w:color="auto"/>
                                <w:bottom w:val="single" w:sz="4" w:space="1" w:color="auto"/>
                                <w:right w:val="single" w:sz="4" w:space="4" w:color="auto"/>
                              </w:pBdr>
                              <w:rPr>
                                <w:rStyle w:val="Heading1Char"/>
                                <w:rFonts w:ascii="Consolas" w:hAnsi="Consolas"/>
                                <w:b w:val="0"/>
                                <w:sz w:val="16"/>
                                <w:szCs w:val="16"/>
                              </w:rPr>
                            </w:pPr>
                            <w:r w:rsidRPr="0042185E">
                              <w:rPr>
                                <w:rStyle w:val="Heading1Char"/>
                                <w:rFonts w:ascii="Consolas" w:hAnsi="Consolas"/>
                                <w:b w:val="0"/>
                                <w:sz w:val="16"/>
                                <w:szCs w:val="16"/>
                              </w:rPr>
                              <w:t>&lt;</w:t>
                            </w:r>
                            <w:r>
                              <w:rPr>
                                <w:rStyle w:val="Heading1Char"/>
                                <w:rFonts w:ascii="Consolas" w:hAnsi="Consolas"/>
                                <w:b w:val="0"/>
                                <w:sz w:val="16"/>
                                <w:szCs w:val="16"/>
                              </w:rPr>
                              <w:t>\Poin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5" o:spid="_x0000_s1031" type="#_x0000_t202" style="position:absolute;margin-left:3in;margin-top:3.9pt;width:117pt;height:81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" filled="f" stroked="f">
                <v:textbox>
                  <w:txbxContent>
                    <w:p w14:paraId="68E700A2" w14:textId="17F72E15" w:rsidR="00B06B4C" w:rsidRDefault="00B06B4C" w:rsidP="0042185E">
                      <w:pPr>
                        <w:pBdr>
                          <w:top w:val="single" w:sz="4" w:space="1" w:color="auto"/>
                          <w:left w:val="single" w:sz="4" w:space="4" w:color="auto"/>
                          <w:bottom w:val="single" w:sz="4" w:space="1" w:color="auto"/>
                          <w:right w:val="single" w:sz="4" w:space="4" w:color="auto"/>
                        </w:pBdr>
                      </w:pPr>
                      <w:r>
                        <w:t>Incorrect:</w:t>
                      </w:r>
                    </w:p>
                    <w:p w14:paraId="080A93E0" w14:textId="77777777" w:rsidR="00B06B4C" w:rsidRDefault="00B06B4C" w:rsidP="0042185E">
                      <w:pPr>
                        <w:pBdr>
                          <w:top w:val="single" w:sz="4" w:space="1" w:color="auto"/>
                          <w:left w:val="single" w:sz="4" w:space="4" w:color="auto"/>
                          <w:bottom w:val="single" w:sz="4" w:space="1" w:color="auto"/>
                          <w:right w:val="single" w:sz="4" w:space="4" w:color="auto"/>
                        </w:pBdr>
                        <w:rPr>
                          <w:rStyle w:val="Heading1Char"/>
                          <w:rFonts w:ascii="Consolas" w:hAnsi="Consolas"/>
                          <w:b w:val="0"/>
                          <w:sz w:val="16"/>
                          <w:szCs w:val="16"/>
                        </w:rPr>
                      </w:pPr>
                      <w:r w:rsidRPr="0042185E">
                        <w:rPr>
                          <w:rStyle w:val="Heading1Char"/>
                          <w:rFonts w:ascii="Consolas" w:hAnsi="Consolas"/>
                          <w:b w:val="0"/>
                          <w:sz w:val="16"/>
                          <w:szCs w:val="16"/>
                        </w:rPr>
                        <w:t>&lt;Placemark&gt;</w:t>
                      </w:r>
                    </w:p>
                    <w:p w14:paraId="01103D2B" w14:textId="18D7BFDC" w:rsidR="00B06B4C" w:rsidRPr="0042185E" w:rsidRDefault="00B06B4C" w:rsidP="0042185E">
                      <w:pPr>
                        <w:pBdr>
                          <w:top w:val="single" w:sz="4" w:space="1" w:color="auto"/>
                          <w:left w:val="single" w:sz="4" w:space="4" w:color="auto"/>
                          <w:bottom w:val="single" w:sz="4" w:space="1" w:color="auto"/>
                          <w:right w:val="single" w:sz="4" w:space="4" w:color="auto"/>
                        </w:pBdr>
                        <w:ind w:firstLine="720"/>
                        <w:rPr>
                          <w:rStyle w:val="Heading1Char"/>
                          <w:rFonts w:ascii="Consolas" w:hAnsi="Consolas"/>
                          <w:b w:val="0"/>
                          <w:sz w:val="16"/>
                          <w:szCs w:val="16"/>
                        </w:rPr>
                      </w:pPr>
                      <w:r w:rsidRPr="0042185E">
                        <w:rPr>
                          <w:rStyle w:val="Heading1Char"/>
                          <w:rFonts w:ascii="Consolas" w:hAnsi="Consolas"/>
                          <w:b w:val="0"/>
                          <w:sz w:val="16"/>
                          <w:szCs w:val="16"/>
                        </w:rPr>
                        <w:t>&lt;Point&gt;</w:t>
                      </w:r>
                    </w:p>
                    <w:p w14:paraId="670746D4" w14:textId="77777777" w:rsidR="00B06B4C" w:rsidRPr="0042185E" w:rsidRDefault="00B06B4C" w:rsidP="0042185E">
                      <w:pPr>
                        <w:pBdr>
                          <w:top w:val="single" w:sz="4" w:space="1" w:color="auto"/>
                          <w:left w:val="single" w:sz="4" w:space="4" w:color="auto"/>
                          <w:bottom w:val="single" w:sz="4" w:space="1" w:color="auto"/>
                          <w:right w:val="single" w:sz="4" w:space="4" w:color="auto"/>
                        </w:pBdr>
                        <w:rPr>
                          <w:rStyle w:val="Heading1Char"/>
                          <w:rFonts w:ascii="Consolas" w:hAnsi="Consolas"/>
                          <w:b w:val="0"/>
                          <w:sz w:val="16"/>
                          <w:szCs w:val="16"/>
                        </w:rPr>
                      </w:pPr>
                      <w:r w:rsidRPr="0042185E">
                        <w:rPr>
                          <w:rStyle w:val="Heading1Char"/>
                          <w:rFonts w:ascii="Consolas" w:hAnsi="Consolas"/>
                          <w:b w:val="0"/>
                          <w:sz w:val="16"/>
                          <w:szCs w:val="16"/>
                        </w:rPr>
                        <w:tab/>
                        <w:t>…</w:t>
                      </w:r>
                    </w:p>
                    <w:p w14:paraId="27E81957" w14:textId="77777777" w:rsidR="00B06B4C" w:rsidRDefault="00B06B4C" w:rsidP="0042185E">
                      <w:pPr>
                        <w:pBdr>
                          <w:top w:val="single" w:sz="4" w:space="1" w:color="auto"/>
                          <w:left w:val="single" w:sz="4" w:space="4" w:color="auto"/>
                          <w:bottom w:val="single" w:sz="4" w:space="1" w:color="auto"/>
                          <w:right w:val="single" w:sz="4" w:space="4" w:color="auto"/>
                        </w:pBdr>
                        <w:ind w:firstLine="720"/>
                        <w:rPr>
                          <w:rStyle w:val="Heading1Char"/>
                          <w:rFonts w:ascii="Consolas" w:hAnsi="Consolas"/>
                          <w:b w:val="0"/>
                          <w:sz w:val="16"/>
                          <w:szCs w:val="16"/>
                        </w:rPr>
                      </w:pPr>
                      <w:r w:rsidRPr="0042185E">
                        <w:rPr>
                          <w:rStyle w:val="Heading1Char"/>
                          <w:rFonts w:ascii="Consolas" w:hAnsi="Consolas"/>
                          <w:b w:val="0"/>
                          <w:sz w:val="16"/>
                          <w:szCs w:val="16"/>
                        </w:rPr>
                        <w:t>&lt;\Placemark&gt;</w:t>
                      </w:r>
                    </w:p>
                    <w:p w14:paraId="1D35134D" w14:textId="0E20DDD9" w:rsidR="00B06B4C" w:rsidRPr="0042185E" w:rsidRDefault="00B06B4C" w:rsidP="0042185E">
                      <w:pPr>
                        <w:pBdr>
                          <w:top w:val="single" w:sz="4" w:space="1" w:color="auto"/>
                          <w:left w:val="single" w:sz="4" w:space="4" w:color="auto"/>
                          <w:bottom w:val="single" w:sz="4" w:space="1" w:color="auto"/>
                          <w:right w:val="single" w:sz="4" w:space="4" w:color="auto"/>
                        </w:pBdr>
                        <w:rPr>
                          <w:rStyle w:val="Heading1Char"/>
                          <w:rFonts w:ascii="Consolas" w:hAnsi="Consolas"/>
                          <w:b w:val="0"/>
                          <w:sz w:val="16"/>
                          <w:szCs w:val="16"/>
                        </w:rPr>
                      </w:pPr>
                      <w:r w:rsidRPr="0042185E">
                        <w:rPr>
                          <w:rStyle w:val="Heading1Char"/>
                          <w:rFonts w:ascii="Consolas" w:hAnsi="Consolas"/>
                          <w:b w:val="0"/>
                          <w:sz w:val="16"/>
                          <w:szCs w:val="16"/>
                        </w:rPr>
                        <w:t>&lt;</w:t>
                      </w:r>
                      <w:r>
                        <w:rPr>
                          <w:rStyle w:val="Heading1Char"/>
                          <w:rFonts w:ascii="Consolas" w:hAnsi="Consolas"/>
                          <w:b w:val="0"/>
                          <w:sz w:val="16"/>
                          <w:szCs w:val="16"/>
                        </w:rPr>
                        <w:t>\Point&gt;</w:t>
                      </w:r>
                    </w:p>
                  </w:txbxContent>
                </v:textbox>
                <w10:wrap type="square"/>
              </v:shape>
            </w:pict>
          </mc:Fallback>
        </mc:AlternateContent>
      </w:r>
      <w:r>
        <w:rPr>
          <w:noProof/>
        </w:rPr>
        <mc:AlternateContent>
          <mc:Choice Requires="wps">
            <w:drawing>
              <wp:anchor distT="0" distB="0" distL="114300" distR="114300" simplePos="0" relativeHeight="251661312" behindDoc="0" locked="0" layoutInCell="1" allowOverlap="1" wp14:anchorId="456E96BA" wp14:editId="7E0EEAEC">
                <wp:simplePos x="0" y="0"/>
                <wp:positionH relativeFrom="column">
                  <wp:posOffset>0</wp:posOffset>
                </wp:positionH>
                <wp:positionV relativeFrom="paragraph">
                  <wp:posOffset>49530</wp:posOffset>
                </wp:positionV>
                <wp:extent cx="1257300" cy="1028700"/>
                <wp:effectExtent l="0" t="0" r="0" b="12700"/>
                <wp:wrapSquare wrapText="bothSides"/>
                <wp:docPr id="3" name="Text Box 3"/>
                <wp:cNvGraphicFramePr/>
                <a:graphic xmlns:a="http://schemas.openxmlformats.org/drawingml/2006/main">
                  <a:graphicData uri="http://schemas.microsoft.com/office/word/2010/wordprocessingShape">
                    <wps:wsp>
                      <wps:cNvSpPr txBox="1"/>
                      <wps:spPr>
                        <a:xfrm>
                          <a:off x="0" y="0"/>
                          <a:ext cx="12573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A8FC29" w14:textId="04DE6247" w:rsidR="00790F8C" w:rsidRDefault="00790F8C" w:rsidP="0042185E">
                            <w:pPr>
                              <w:pBdr>
                                <w:top w:val="single" w:sz="4" w:space="1" w:color="auto"/>
                                <w:left w:val="single" w:sz="4" w:space="4" w:color="auto"/>
                                <w:bottom w:val="single" w:sz="4" w:space="1" w:color="auto"/>
                                <w:right w:val="single" w:sz="4" w:space="4" w:color="auto"/>
                              </w:pBdr>
                            </w:pPr>
                            <w:r>
                              <w:t>Correct:</w:t>
                            </w:r>
                          </w:p>
                          <w:p w14:paraId="2D2FC68B" w14:textId="37785F56" w:rsidR="00790F8C" w:rsidRPr="0042185E" w:rsidRDefault="00790F8C" w:rsidP="0042185E">
                            <w:pPr>
                              <w:pBdr>
                                <w:top w:val="single" w:sz="4" w:space="1" w:color="auto"/>
                                <w:left w:val="single" w:sz="4" w:space="4" w:color="auto"/>
                                <w:bottom w:val="single" w:sz="4" w:space="1" w:color="auto"/>
                                <w:right w:val="single" w:sz="4" w:space="4" w:color="auto"/>
                              </w:pBdr>
                              <w:rPr>
                                <w:rStyle w:val="PreformattedText"/>
                                <w:i w:val="0"/>
                                <w:sz w:val="16"/>
                                <w:szCs w:val="16"/>
                              </w:rPr>
                            </w:pPr>
                            <w:r w:rsidRPr="0042185E">
                              <w:rPr>
                                <w:rStyle w:val="PreformattedText"/>
                                <w:i w:val="0"/>
                                <w:sz w:val="16"/>
                                <w:szCs w:val="16"/>
                              </w:rPr>
                              <w:t>&lt;Placemark&gt;</w:t>
                            </w:r>
                          </w:p>
                          <w:p w14:paraId="702ADD4A" w14:textId="11F4F91D" w:rsidR="00790F8C" w:rsidRPr="0042185E" w:rsidRDefault="00790F8C" w:rsidP="0042185E">
                            <w:pPr>
                              <w:pBdr>
                                <w:top w:val="single" w:sz="4" w:space="1" w:color="auto"/>
                                <w:left w:val="single" w:sz="4" w:space="4" w:color="auto"/>
                                <w:bottom w:val="single" w:sz="4" w:space="1" w:color="auto"/>
                                <w:right w:val="single" w:sz="4" w:space="4" w:color="auto"/>
                              </w:pBdr>
                              <w:rPr>
                                <w:rStyle w:val="PreformattedText"/>
                                <w:i w:val="0"/>
                                <w:sz w:val="16"/>
                                <w:szCs w:val="16"/>
                              </w:rPr>
                            </w:pPr>
                            <w:r w:rsidRPr="0042185E">
                              <w:rPr>
                                <w:rStyle w:val="PreformattedText"/>
                                <w:i w:val="0"/>
                                <w:sz w:val="16"/>
                                <w:szCs w:val="16"/>
                              </w:rPr>
                              <w:tab/>
                              <w:t>&lt;Point&gt;</w:t>
                            </w:r>
                          </w:p>
                          <w:p w14:paraId="1FEE3F09" w14:textId="35F34BD4" w:rsidR="00790F8C" w:rsidRPr="0042185E" w:rsidRDefault="00790F8C" w:rsidP="0042185E">
                            <w:pPr>
                              <w:pBdr>
                                <w:top w:val="single" w:sz="4" w:space="1" w:color="auto"/>
                                <w:left w:val="single" w:sz="4" w:space="4" w:color="auto"/>
                                <w:bottom w:val="single" w:sz="4" w:space="1" w:color="auto"/>
                                <w:right w:val="single" w:sz="4" w:space="4" w:color="auto"/>
                              </w:pBdr>
                              <w:rPr>
                                <w:rStyle w:val="PreformattedText"/>
                                <w:i w:val="0"/>
                                <w:sz w:val="16"/>
                                <w:szCs w:val="16"/>
                              </w:rPr>
                            </w:pPr>
                            <w:r w:rsidRPr="0042185E">
                              <w:rPr>
                                <w:rStyle w:val="PreformattedText"/>
                                <w:i w:val="0"/>
                                <w:sz w:val="16"/>
                                <w:szCs w:val="16"/>
                              </w:rPr>
                              <w:tab/>
                              <w:t>…</w:t>
                            </w:r>
                          </w:p>
                          <w:p w14:paraId="51B0CB7F" w14:textId="136CE734" w:rsidR="00790F8C" w:rsidRPr="0042185E" w:rsidRDefault="00790F8C" w:rsidP="0042185E">
                            <w:pPr>
                              <w:pBdr>
                                <w:top w:val="single" w:sz="4" w:space="1" w:color="auto"/>
                                <w:left w:val="single" w:sz="4" w:space="4" w:color="auto"/>
                                <w:bottom w:val="single" w:sz="4" w:space="1" w:color="auto"/>
                                <w:right w:val="single" w:sz="4" w:space="4" w:color="auto"/>
                              </w:pBdr>
                              <w:ind w:firstLine="720"/>
                              <w:rPr>
                                <w:rStyle w:val="PreformattedText"/>
                                <w:i w:val="0"/>
                                <w:sz w:val="16"/>
                                <w:szCs w:val="16"/>
                              </w:rPr>
                            </w:pPr>
                            <w:r w:rsidRPr="0042185E">
                              <w:rPr>
                                <w:rStyle w:val="PreformattedText"/>
                                <w:i w:val="0"/>
                                <w:sz w:val="16"/>
                                <w:szCs w:val="16"/>
                              </w:rPr>
                              <w:t>&lt;\Point&gt;</w:t>
                            </w:r>
                          </w:p>
                          <w:p w14:paraId="517F159C" w14:textId="53EE6E16" w:rsidR="00790F8C" w:rsidRPr="0042185E" w:rsidRDefault="00790F8C" w:rsidP="0042185E">
                            <w:pPr>
                              <w:pBdr>
                                <w:top w:val="single" w:sz="4" w:space="1" w:color="auto"/>
                                <w:left w:val="single" w:sz="4" w:space="4" w:color="auto"/>
                                <w:bottom w:val="single" w:sz="4" w:space="1" w:color="auto"/>
                                <w:right w:val="single" w:sz="4" w:space="4" w:color="auto"/>
                              </w:pBdr>
                              <w:rPr>
                                <w:rStyle w:val="PreformattedText"/>
                                <w:i w:val="0"/>
                                <w:sz w:val="16"/>
                                <w:szCs w:val="16"/>
                              </w:rPr>
                            </w:pPr>
                            <w:r w:rsidRPr="0042185E">
                              <w:rPr>
                                <w:rStyle w:val="PreformattedText"/>
                                <w:i w:val="0"/>
                                <w:sz w:val="16"/>
                                <w:szCs w:val="16"/>
                              </w:rPr>
                              <w:t>&lt;\Placemark&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 o:spid="_x0000_s1032" type="#_x0000_t202" style="position:absolute;margin-left:0;margin-top:3.9pt;width:99pt;height:81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" filled="f" stroked="f">
                <v:textbox>
                  <w:txbxContent>
                    <w:p w14:paraId="03A8FC29" w14:textId="04DE6247" w:rsidR="00B06B4C" w:rsidRDefault="00B06B4C" w:rsidP="0042185E">
                      <w:pPr>
                        <w:pBdr>
                          <w:top w:val="single" w:sz="4" w:space="1" w:color="auto"/>
                          <w:left w:val="single" w:sz="4" w:space="4" w:color="auto"/>
                          <w:bottom w:val="single" w:sz="4" w:space="1" w:color="auto"/>
                          <w:right w:val="single" w:sz="4" w:space="4" w:color="auto"/>
                        </w:pBdr>
                      </w:pPr>
                      <w:r>
                        <w:t>Correct:</w:t>
                      </w:r>
                    </w:p>
                    <w:p w14:paraId="2D2FC68B" w14:textId="37785F56" w:rsidR="00B06B4C" w:rsidRPr="0042185E" w:rsidRDefault="00B06B4C" w:rsidP="0042185E">
                      <w:pPr>
                        <w:pBdr>
                          <w:top w:val="single" w:sz="4" w:space="1" w:color="auto"/>
                          <w:left w:val="single" w:sz="4" w:space="4" w:color="auto"/>
                          <w:bottom w:val="single" w:sz="4" w:space="1" w:color="auto"/>
                          <w:right w:val="single" w:sz="4" w:space="4" w:color="auto"/>
                        </w:pBdr>
                        <w:rPr>
                          <w:rStyle w:val="PreformattedText"/>
                          <w:i w:val="0"/>
                          <w:sz w:val="16"/>
                          <w:szCs w:val="16"/>
                        </w:rPr>
                      </w:pPr>
                      <w:r w:rsidRPr="0042185E">
                        <w:rPr>
                          <w:rStyle w:val="PreformattedText"/>
                          <w:i w:val="0"/>
                          <w:sz w:val="16"/>
                          <w:szCs w:val="16"/>
                        </w:rPr>
                        <w:t>&lt;Placemark&gt;</w:t>
                      </w:r>
                    </w:p>
                    <w:p w14:paraId="702ADD4A" w14:textId="11F4F91D" w:rsidR="00B06B4C" w:rsidRPr="0042185E" w:rsidRDefault="00B06B4C" w:rsidP="0042185E">
                      <w:pPr>
                        <w:pBdr>
                          <w:top w:val="single" w:sz="4" w:space="1" w:color="auto"/>
                          <w:left w:val="single" w:sz="4" w:space="4" w:color="auto"/>
                          <w:bottom w:val="single" w:sz="4" w:space="1" w:color="auto"/>
                          <w:right w:val="single" w:sz="4" w:space="4" w:color="auto"/>
                        </w:pBdr>
                        <w:rPr>
                          <w:rStyle w:val="PreformattedText"/>
                          <w:i w:val="0"/>
                          <w:sz w:val="16"/>
                          <w:szCs w:val="16"/>
                        </w:rPr>
                      </w:pPr>
                      <w:r w:rsidRPr="0042185E">
                        <w:rPr>
                          <w:rStyle w:val="PreformattedText"/>
                          <w:i w:val="0"/>
                          <w:sz w:val="16"/>
                          <w:szCs w:val="16"/>
                        </w:rPr>
                        <w:tab/>
                        <w:t>&lt;Point&gt;</w:t>
                      </w:r>
                    </w:p>
                    <w:p w14:paraId="1FEE3F09" w14:textId="35F34BD4" w:rsidR="00B06B4C" w:rsidRPr="0042185E" w:rsidRDefault="00B06B4C" w:rsidP="0042185E">
                      <w:pPr>
                        <w:pBdr>
                          <w:top w:val="single" w:sz="4" w:space="1" w:color="auto"/>
                          <w:left w:val="single" w:sz="4" w:space="4" w:color="auto"/>
                          <w:bottom w:val="single" w:sz="4" w:space="1" w:color="auto"/>
                          <w:right w:val="single" w:sz="4" w:space="4" w:color="auto"/>
                        </w:pBdr>
                        <w:rPr>
                          <w:rStyle w:val="PreformattedText"/>
                          <w:i w:val="0"/>
                          <w:sz w:val="16"/>
                          <w:szCs w:val="16"/>
                        </w:rPr>
                      </w:pPr>
                      <w:r w:rsidRPr="0042185E">
                        <w:rPr>
                          <w:rStyle w:val="PreformattedText"/>
                          <w:i w:val="0"/>
                          <w:sz w:val="16"/>
                          <w:szCs w:val="16"/>
                        </w:rPr>
                        <w:tab/>
                        <w:t>…</w:t>
                      </w:r>
                    </w:p>
                    <w:p w14:paraId="51B0CB7F" w14:textId="136CE734" w:rsidR="00B06B4C" w:rsidRPr="0042185E" w:rsidRDefault="00B06B4C" w:rsidP="0042185E">
                      <w:pPr>
                        <w:pBdr>
                          <w:top w:val="single" w:sz="4" w:space="1" w:color="auto"/>
                          <w:left w:val="single" w:sz="4" w:space="4" w:color="auto"/>
                          <w:bottom w:val="single" w:sz="4" w:space="1" w:color="auto"/>
                          <w:right w:val="single" w:sz="4" w:space="4" w:color="auto"/>
                        </w:pBdr>
                        <w:ind w:firstLine="720"/>
                        <w:rPr>
                          <w:rStyle w:val="PreformattedText"/>
                          <w:i w:val="0"/>
                          <w:sz w:val="16"/>
                          <w:szCs w:val="16"/>
                        </w:rPr>
                      </w:pPr>
                      <w:r w:rsidRPr="0042185E">
                        <w:rPr>
                          <w:rStyle w:val="PreformattedText"/>
                          <w:i w:val="0"/>
                          <w:sz w:val="16"/>
                          <w:szCs w:val="16"/>
                        </w:rPr>
                        <w:t>&lt;\Point&gt;</w:t>
                      </w:r>
                    </w:p>
                    <w:p w14:paraId="517F159C" w14:textId="53EE6E16" w:rsidR="00B06B4C" w:rsidRPr="0042185E" w:rsidRDefault="00B06B4C" w:rsidP="0042185E">
                      <w:pPr>
                        <w:pBdr>
                          <w:top w:val="single" w:sz="4" w:space="1" w:color="auto"/>
                          <w:left w:val="single" w:sz="4" w:space="4" w:color="auto"/>
                          <w:bottom w:val="single" w:sz="4" w:space="1" w:color="auto"/>
                          <w:right w:val="single" w:sz="4" w:space="4" w:color="auto"/>
                        </w:pBdr>
                        <w:rPr>
                          <w:rStyle w:val="PreformattedText"/>
                          <w:i w:val="0"/>
                          <w:sz w:val="16"/>
                          <w:szCs w:val="16"/>
                        </w:rPr>
                      </w:pPr>
                      <w:r w:rsidRPr="0042185E">
                        <w:rPr>
                          <w:rStyle w:val="PreformattedText"/>
                          <w:i w:val="0"/>
                          <w:sz w:val="16"/>
                          <w:szCs w:val="16"/>
                        </w:rPr>
                        <w:t>&lt;\Placemark&gt;</w:t>
                      </w:r>
                    </w:p>
                  </w:txbxContent>
                </v:textbox>
                <w10:wrap type="square"/>
              </v:shape>
            </w:pict>
          </mc:Fallback>
        </mc:AlternateContent>
      </w:r>
    </w:p>
    <w:p w14:paraId="27037244" w14:textId="77777777" w:rsidR="003A3CC5" w:rsidRDefault="003A3CC5"/>
    <w:p w14:paraId="7D0224AB" w14:textId="77777777" w:rsidR="0042185E" w:rsidRDefault="0042185E"/>
    <w:p w14:paraId="5645BCCA" w14:textId="77777777" w:rsidR="0042185E" w:rsidRDefault="0042185E"/>
    <w:p w14:paraId="4C687736" w14:textId="77777777" w:rsidR="0042185E" w:rsidRDefault="0042185E"/>
    <w:p w14:paraId="5EB226AF" w14:textId="77777777" w:rsidR="0042185E" w:rsidRDefault="0042185E"/>
    <w:p w14:paraId="73830022" w14:textId="77777777" w:rsidR="0042185E" w:rsidRDefault="0042185E"/>
    <w:p w14:paraId="6A9ED10E" w14:textId="69C6E325" w:rsidR="0042185E" w:rsidRDefault="00B00DA2">
      <w:r>
        <w:rPr>
          <w:noProof/>
        </w:rPr>
        <mc:AlternateContent>
          <mc:Choice Requires="wps">
            <w:drawing>
              <wp:anchor distT="0" distB="0" distL="114300" distR="114300" simplePos="0" relativeHeight="251660288" behindDoc="0" locked="0" layoutInCell="1" allowOverlap="1" wp14:anchorId="79779151" wp14:editId="2DAB1D6A">
                <wp:simplePos x="0" y="0"/>
                <wp:positionH relativeFrom="column">
                  <wp:posOffset>-228600</wp:posOffset>
                </wp:positionH>
                <wp:positionV relativeFrom="paragraph">
                  <wp:posOffset>371475</wp:posOffset>
                </wp:positionV>
                <wp:extent cx="6286500" cy="30861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6286500" cy="3086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8F11C6F" w14:textId="77777777" w:rsidR="00790F8C" w:rsidRPr="00B00DA2" w:rsidRDefault="00790F8C" w:rsidP="00B00DA2">
                            <w:pPr>
                              <w:rPr>
                                <w:rStyle w:val="PreformattedText"/>
                                <w:i w:val="0"/>
                                <w:sz w:val="16"/>
                                <w:szCs w:val="16"/>
                              </w:rPr>
                            </w:pPr>
                            <w:r w:rsidRPr="00B00DA2">
                              <w:rPr>
                                <w:rStyle w:val="PreformattedText"/>
                                <w:i w:val="0"/>
                                <w:sz w:val="16"/>
                                <w:szCs w:val="16"/>
                              </w:rPr>
                              <w:t>&lt;?xml version="1.0" encoding="UTF-8"?&gt;</w:t>
                            </w:r>
                          </w:p>
                          <w:p w14:paraId="34DCA5B1" w14:textId="77777777" w:rsidR="00790F8C" w:rsidRPr="00B00DA2" w:rsidRDefault="00790F8C" w:rsidP="00B00DA2">
                            <w:pPr>
                              <w:rPr>
                                <w:rStyle w:val="PreformattedText"/>
                                <w:i w:val="0"/>
                                <w:sz w:val="16"/>
                                <w:szCs w:val="16"/>
                              </w:rPr>
                            </w:pPr>
                            <w:r w:rsidRPr="00B00DA2">
                              <w:rPr>
                                <w:rStyle w:val="PreformattedText"/>
                                <w:i w:val="0"/>
                                <w:sz w:val="16"/>
                                <w:szCs w:val="16"/>
                              </w:rPr>
                              <w:t>&lt;kml xmlns="http://www.opengis.net/kml/2.2" xmlns:gx="http://www.google.com/kml/ext/2.2" xmlns:kml="http://www.opengis.net/kml/2.2" xmlns:atom="http://www.w3.org/2005/Atom"&gt;</w:t>
                            </w:r>
                          </w:p>
                          <w:p w14:paraId="0FCD4933" w14:textId="77777777" w:rsidR="00790F8C" w:rsidRPr="00B00DA2" w:rsidRDefault="00790F8C" w:rsidP="00B00DA2">
                            <w:pPr>
                              <w:rPr>
                                <w:rStyle w:val="PreformattedText"/>
                                <w:i w:val="0"/>
                                <w:sz w:val="16"/>
                                <w:szCs w:val="16"/>
                              </w:rPr>
                            </w:pPr>
                            <w:r w:rsidRPr="00B00DA2">
                              <w:rPr>
                                <w:rStyle w:val="PreformattedText"/>
                                <w:i w:val="0"/>
                                <w:sz w:val="16"/>
                                <w:szCs w:val="16"/>
                              </w:rPr>
                              <w:t>&lt;Document&gt;</w:t>
                            </w:r>
                          </w:p>
                          <w:p w14:paraId="517DF175" w14:textId="77777777" w:rsidR="00790F8C" w:rsidRPr="00B00DA2" w:rsidRDefault="00790F8C" w:rsidP="00B00DA2">
                            <w:pPr>
                              <w:rPr>
                                <w:rStyle w:val="PreformattedText"/>
                                <w:i w:val="0"/>
                                <w:sz w:val="16"/>
                                <w:szCs w:val="16"/>
                              </w:rPr>
                            </w:pPr>
                            <w:r w:rsidRPr="00B00DA2">
                              <w:rPr>
                                <w:rStyle w:val="PreformattedText"/>
                                <w:i w:val="0"/>
                                <w:sz w:val="16"/>
                                <w:szCs w:val="16"/>
                              </w:rPr>
                              <w:tab/>
                              <w:t>&lt;name&gt;KmlFile&lt;/name&gt;</w:t>
                            </w:r>
                          </w:p>
                          <w:p w14:paraId="67A4FDBA" w14:textId="77777777" w:rsidR="00790F8C" w:rsidRPr="00B00DA2" w:rsidRDefault="00790F8C" w:rsidP="00B00DA2">
                            <w:pPr>
                              <w:rPr>
                                <w:rStyle w:val="PreformattedText"/>
                                <w:i w:val="0"/>
                                <w:sz w:val="16"/>
                                <w:szCs w:val="16"/>
                              </w:rPr>
                            </w:pPr>
                            <w:r w:rsidRPr="00B00DA2">
                              <w:rPr>
                                <w:rStyle w:val="PreformattedText"/>
                                <w:i w:val="0"/>
                                <w:sz w:val="16"/>
                                <w:szCs w:val="16"/>
                              </w:rPr>
                              <w:tab/>
                              <w:t>&lt;Style id="sn_B"&gt;</w:t>
                            </w:r>
                          </w:p>
                          <w:p w14:paraId="3FA6BBCF" w14:textId="77777777" w:rsidR="00790F8C" w:rsidRPr="00B00DA2" w:rsidRDefault="00790F8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t>&lt;IconStyle&gt;</w:t>
                            </w:r>
                          </w:p>
                          <w:p w14:paraId="7A7FDBF9" w14:textId="77777777" w:rsidR="00790F8C" w:rsidRPr="00B00DA2" w:rsidRDefault="00790F8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scale&gt;1.1&lt;/scale&gt;</w:t>
                            </w:r>
                          </w:p>
                          <w:p w14:paraId="1626CF41" w14:textId="77777777" w:rsidR="00790F8C" w:rsidRPr="00B00DA2" w:rsidRDefault="00790F8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Icon&gt;</w:t>
                            </w:r>
                          </w:p>
                          <w:p w14:paraId="69E9A463" w14:textId="77777777" w:rsidR="00790F8C" w:rsidRPr="00B00DA2" w:rsidRDefault="00790F8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href&gt;http://maps.google.com/mapfiles/kml/paddle/B.png&lt;/href&gt;</w:t>
                            </w:r>
                          </w:p>
                          <w:p w14:paraId="43545783" w14:textId="77777777" w:rsidR="00790F8C" w:rsidRPr="00B00DA2" w:rsidRDefault="00790F8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Icon&gt;</w:t>
                            </w:r>
                          </w:p>
                          <w:p w14:paraId="15AE057F" w14:textId="77777777" w:rsidR="00790F8C" w:rsidRPr="00B00DA2" w:rsidRDefault="00790F8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hotSpot x="32" y="1" xunits="pixels" yunits="pixels"/&gt;</w:t>
                            </w:r>
                          </w:p>
                          <w:p w14:paraId="5015A8DC" w14:textId="77777777" w:rsidR="00790F8C" w:rsidRPr="00B00DA2" w:rsidRDefault="00790F8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t>&lt;/IconStyle&gt;</w:t>
                            </w:r>
                          </w:p>
                          <w:p w14:paraId="69FBE3F3" w14:textId="77777777" w:rsidR="00790F8C" w:rsidRPr="00B00DA2" w:rsidRDefault="00790F8C" w:rsidP="00B00DA2">
                            <w:pPr>
                              <w:rPr>
                                <w:rStyle w:val="PreformattedText"/>
                                <w:i w:val="0"/>
                                <w:sz w:val="16"/>
                                <w:szCs w:val="16"/>
                              </w:rPr>
                            </w:pPr>
                            <w:r w:rsidRPr="00B00DA2">
                              <w:rPr>
                                <w:rStyle w:val="PreformattedText"/>
                                <w:i w:val="0"/>
                                <w:sz w:val="16"/>
                                <w:szCs w:val="16"/>
                              </w:rPr>
                              <w:tab/>
                              <w:t>&lt;/Style&gt;</w:t>
                            </w:r>
                          </w:p>
                          <w:p w14:paraId="7F64CDEB" w14:textId="77777777" w:rsidR="00790F8C" w:rsidRPr="00B00DA2" w:rsidRDefault="00790F8C" w:rsidP="00B00DA2">
                            <w:pPr>
                              <w:rPr>
                                <w:rStyle w:val="PreformattedText"/>
                                <w:i w:val="0"/>
                                <w:sz w:val="16"/>
                                <w:szCs w:val="16"/>
                              </w:rPr>
                            </w:pPr>
                            <w:r w:rsidRPr="00B00DA2">
                              <w:rPr>
                                <w:rStyle w:val="PreformattedText"/>
                                <w:i w:val="0"/>
                                <w:sz w:val="16"/>
                                <w:szCs w:val="16"/>
                              </w:rPr>
                              <w:tab/>
                              <w:t>&lt;Placemark&gt;</w:t>
                            </w:r>
                          </w:p>
                          <w:p w14:paraId="593CBF1C" w14:textId="77777777" w:rsidR="00790F8C" w:rsidRPr="00B00DA2" w:rsidRDefault="00790F8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t>&lt;name&gt;Wilkeson Quarry&lt;/name&gt;</w:t>
                            </w:r>
                          </w:p>
                          <w:p w14:paraId="0A7C7010" w14:textId="77777777" w:rsidR="00790F8C" w:rsidRPr="00B00DA2" w:rsidRDefault="00790F8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t>&lt;styleUrl&gt;#sn_B&lt;/styleUrl&gt;</w:t>
                            </w:r>
                          </w:p>
                          <w:p w14:paraId="62E3D5F3" w14:textId="77777777" w:rsidR="00790F8C" w:rsidRPr="00B00DA2" w:rsidRDefault="00790F8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t>&lt;Point&gt;</w:t>
                            </w:r>
                          </w:p>
                          <w:p w14:paraId="5993B7B3" w14:textId="77777777" w:rsidR="00790F8C" w:rsidRPr="00B00DA2" w:rsidRDefault="00790F8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altitudeMode&gt;absolute&lt;/altitudeMode&gt;</w:t>
                            </w:r>
                          </w:p>
                          <w:p w14:paraId="12FB2180" w14:textId="77777777" w:rsidR="00790F8C" w:rsidRPr="00B00DA2" w:rsidRDefault="00790F8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coordinates&gt;-122.031798501052,47.10438566826088,343.198813274576&lt;/coordinates&gt;</w:t>
                            </w:r>
                          </w:p>
                          <w:p w14:paraId="4740EC50" w14:textId="77777777" w:rsidR="00790F8C" w:rsidRPr="00B00DA2" w:rsidRDefault="00790F8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t>&lt;/Point&gt;</w:t>
                            </w:r>
                          </w:p>
                          <w:p w14:paraId="20B69779" w14:textId="77777777" w:rsidR="00790F8C" w:rsidRPr="00B00DA2" w:rsidRDefault="00790F8C" w:rsidP="00B00DA2">
                            <w:pPr>
                              <w:rPr>
                                <w:rStyle w:val="PreformattedText"/>
                                <w:i w:val="0"/>
                                <w:sz w:val="16"/>
                                <w:szCs w:val="16"/>
                              </w:rPr>
                            </w:pPr>
                            <w:r w:rsidRPr="00B00DA2">
                              <w:rPr>
                                <w:rStyle w:val="PreformattedText"/>
                                <w:i w:val="0"/>
                                <w:sz w:val="16"/>
                                <w:szCs w:val="16"/>
                              </w:rPr>
                              <w:tab/>
                              <w:t>&lt;/Placemark&gt;</w:t>
                            </w:r>
                          </w:p>
                          <w:p w14:paraId="17DDD1B4" w14:textId="77777777" w:rsidR="00790F8C" w:rsidRPr="00B00DA2" w:rsidRDefault="00790F8C" w:rsidP="00B00DA2">
                            <w:pPr>
                              <w:rPr>
                                <w:rStyle w:val="PreformattedText"/>
                                <w:i w:val="0"/>
                                <w:sz w:val="16"/>
                                <w:szCs w:val="16"/>
                              </w:rPr>
                            </w:pPr>
                            <w:r w:rsidRPr="00B00DA2">
                              <w:rPr>
                                <w:rStyle w:val="PreformattedText"/>
                                <w:i w:val="0"/>
                                <w:sz w:val="16"/>
                                <w:szCs w:val="16"/>
                              </w:rPr>
                              <w:t>&lt;/Document&gt;</w:t>
                            </w:r>
                          </w:p>
                          <w:p w14:paraId="3753C46C" w14:textId="33C2AA94" w:rsidR="00790F8C" w:rsidRPr="00B00DA2" w:rsidRDefault="00790F8C" w:rsidP="00B00DA2">
                            <w:pPr>
                              <w:rPr>
                                <w:rStyle w:val="PreformattedText"/>
                                <w:i w:val="0"/>
                                <w:sz w:val="16"/>
                                <w:szCs w:val="16"/>
                              </w:rPr>
                            </w:pPr>
                            <w:r w:rsidRPr="00B00DA2">
                              <w:rPr>
                                <w:rStyle w:val="PreformattedText"/>
                                <w:i w:val="0"/>
                                <w:sz w:val="16"/>
                                <w:szCs w:val="16"/>
                              </w:rPr>
                              <w:t>&lt;/km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 o:spid="_x0000_s1033" type="#_x0000_t202" style="position:absolute;margin-left:-17.95pt;margin-top:29.25pt;width:495pt;height:243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" filled="f" stroked="f">
                <v:textbox>
                  <w:txbxContent>
                    <w:p w14:paraId="58F11C6F" w14:textId="77777777" w:rsidR="00B06B4C" w:rsidRPr="00B00DA2" w:rsidRDefault="00B06B4C" w:rsidP="00B00DA2">
                      <w:pPr>
                        <w:rPr>
                          <w:rStyle w:val="PreformattedText"/>
                          <w:i w:val="0"/>
                          <w:sz w:val="16"/>
                          <w:szCs w:val="16"/>
                        </w:rPr>
                      </w:pPr>
                      <w:r w:rsidRPr="00B00DA2">
                        <w:rPr>
                          <w:rStyle w:val="PreformattedText"/>
                          <w:i w:val="0"/>
                          <w:sz w:val="16"/>
                          <w:szCs w:val="16"/>
                        </w:rPr>
                        <w:t>&lt;?xml version="1.0" encoding="UTF-8"?&gt;</w:t>
                      </w:r>
                    </w:p>
                    <w:p w14:paraId="34DCA5B1" w14:textId="77777777" w:rsidR="00B06B4C" w:rsidRPr="00B00DA2" w:rsidRDefault="00B06B4C" w:rsidP="00B00DA2">
                      <w:pPr>
                        <w:rPr>
                          <w:rStyle w:val="PreformattedText"/>
                          <w:i w:val="0"/>
                          <w:sz w:val="16"/>
                          <w:szCs w:val="16"/>
                        </w:rPr>
                      </w:pPr>
                      <w:r w:rsidRPr="00B00DA2">
                        <w:rPr>
                          <w:rStyle w:val="PreformattedText"/>
                          <w:i w:val="0"/>
                          <w:sz w:val="16"/>
                          <w:szCs w:val="16"/>
                        </w:rPr>
                        <w:t>&lt;kml xmlns="http://www.opengis.net/kml/2.2" xmlns:gx="http://www.google.com/kml/ext/2.2" xmlns:kml="http://www.opengis.net/kml/2.2" xmlns:atom="http://www.w3.org/2005/Atom"&gt;</w:t>
                      </w:r>
                    </w:p>
                    <w:p w14:paraId="0FCD4933" w14:textId="77777777" w:rsidR="00B06B4C" w:rsidRPr="00B00DA2" w:rsidRDefault="00B06B4C" w:rsidP="00B00DA2">
                      <w:pPr>
                        <w:rPr>
                          <w:rStyle w:val="PreformattedText"/>
                          <w:i w:val="0"/>
                          <w:sz w:val="16"/>
                          <w:szCs w:val="16"/>
                        </w:rPr>
                      </w:pPr>
                      <w:r w:rsidRPr="00B00DA2">
                        <w:rPr>
                          <w:rStyle w:val="PreformattedText"/>
                          <w:i w:val="0"/>
                          <w:sz w:val="16"/>
                          <w:szCs w:val="16"/>
                        </w:rPr>
                        <w:t>&lt;Document&gt;</w:t>
                      </w:r>
                    </w:p>
                    <w:p w14:paraId="517DF175" w14:textId="77777777" w:rsidR="00B06B4C" w:rsidRPr="00B00DA2" w:rsidRDefault="00B06B4C" w:rsidP="00B00DA2">
                      <w:pPr>
                        <w:rPr>
                          <w:rStyle w:val="PreformattedText"/>
                          <w:i w:val="0"/>
                          <w:sz w:val="16"/>
                          <w:szCs w:val="16"/>
                        </w:rPr>
                      </w:pPr>
                      <w:r w:rsidRPr="00B00DA2">
                        <w:rPr>
                          <w:rStyle w:val="PreformattedText"/>
                          <w:i w:val="0"/>
                          <w:sz w:val="16"/>
                          <w:szCs w:val="16"/>
                        </w:rPr>
                        <w:tab/>
                        <w:t>&lt;name&gt;KmlFile&lt;/name&gt;</w:t>
                      </w:r>
                    </w:p>
                    <w:p w14:paraId="67A4FDBA" w14:textId="77777777" w:rsidR="00B06B4C" w:rsidRPr="00B00DA2" w:rsidRDefault="00B06B4C" w:rsidP="00B00DA2">
                      <w:pPr>
                        <w:rPr>
                          <w:rStyle w:val="PreformattedText"/>
                          <w:i w:val="0"/>
                          <w:sz w:val="16"/>
                          <w:szCs w:val="16"/>
                        </w:rPr>
                      </w:pPr>
                      <w:r w:rsidRPr="00B00DA2">
                        <w:rPr>
                          <w:rStyle w:val="PreformattedText"/>
                          <w:i w:val="0"/>
                          <w:sz w:val="16"/>
                          <w:szCs w:val="16"/>
                        </w:rPr>
                        <w:tab/>
                        <w:t>&lt;Style id="sn_B"&gt;</w:t>
                      </w:r>
                    </w:p>
                    <w:p w14:paraId="3FA6BBCF" w14:textId="77777777" w:rsidR="00B06B4C" w:rsidRPr="00B00DA2" w:rsidRDefault="00B06B4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t>&lt;IconStyle&gt;</w:t>
                      </w:r>
                    </w:p>
                    <w:p w14:paraId="7A7FDBF9" w14:textId="77777777" w:rsidR="00B06B4C" w:rsidRPr="00B00DA2" w:rsidRDefault="00B06B4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scale&gt;1.1&lt;/scale&gt;</w:t>
                      </w:r>
                    </w:p>
                    <w:p w14:paraId="1626CF41" w14:textId="77777777" w:rsidR="00B06B4C" w:rsidRPr="00B00DA2" w:rsidRDefault="00B06B4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Icon&gt;</w:t>
                      </w:r>
                    </w:p>
                    <w:p w14:paraId="69E9A463" w14:textId="77777777" w:rsidR="00B06B4C" w:rsidRPr="00B00DA2" w:rsidRDefault="00B06B4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href&gt;http://maps.google.com/mapfiles/kml/paddle/B.png&lt;/href&gt;</w:t>
                      </w:r>
                    </w:p>
                    <w:p w14:paraId="43545783" w14:textId="77777777" w:rsidR="00B06B4C" w:rsidRPr="00B00DA2" w:rsidRDefault="00B06B4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Icon&gt;</w:t>
                      </w:r>
                    </w:p>
                    <w:p w14:paraId="15AE057F" w14:textId="77777777" w:rsidR="00B06B4C" w:rsidRPr="00B00DA2" w:rsidRDefault="00B06B4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hotSpot x="32" y="1" xunits="pixels" yunits="pixels"/&gt;</w:t>
                      </w:r>
                    </w:p>
                    <w:p w14:paraId="5015A8DC" w14:textId="77777777" w:rsidR="00B06B4C" w:rsidRPr="00B00DA2" w:rsidRDefault="00B06B4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t>&lt;/IconStyle&gt;</w:t>
                      </w:r>
                    </w:p>
                    <w:p w14:paraId="69FBE3F3" w14:textId="77777777" w:rsidR="00B06B4C" w:rsidRPr="00B00DA2" w:rsidRDefault="00B06B4C" w:rsidP="00B00DA2">
                      <w:pPr>
                        <w:rPr>
                          <w:rStyle w:val="PreformattedText"/>
                          <w:i w:val="0"/>
                          <w:sz w:val="16"/>
                          <w:szCs w:val="16"/>
                        </w:rPr>
                      </w:pPr>
                      <w:r w:rsidRPr="00B00DA2">
                        <w:rPr>
                          <w:rStyle w:val="PreformattedText"/>
                          <w:i w:val="0"/>
                          <w:sz w:val="16"/>
                          <w:szCs w:val="16"/>
                        </w:rPr>
                        <w:tab/>
                        <w:t>&lt;/Style&gt;</w:t>
                      </w:r>
                    </w:p>
                    <w:p w14:paraId="7F64CDEB" w14:textId="77777777" w:rsidR="00B06B4C" w:rsidRPr="00B00DA2" w:rsidRDefault="00B06B4C" w:rsidP="00B00DA2">
                      <w:pPr>
                        <w:rPr>
                          <w:rStyle w:val="PreformattedText"/>
                          <w:i w:val="0"/>
                          <w:sz w:val="16"/>
                          <w:szCs w:val="16"/>
                        </w:rPr>
                      </w:pPr>
                      <w:r w:rsidRPr="00B00DA2">
                        <w:rPr>
                          <w:rStyle w:val="PreformattedText"/>
                          <w:i w:val="0"/>
                          <w:sz w:val="16"/>
                          <w:szCs w:val="16"/>
                        </w:rPr>
                        <w:tab/>
                        <w:t>&lt;Placemark&gt;</w:t>
                      </w:r>
                    </w:p>
                    <w:p w14:paraId="593CBF1C" w14:textId="77777777" w:rsidR="00B06B4C" w:rsidRPr="00B00DA2" w:rsidRDefault="00B06B4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t>&lt;name&gt;Wilkeson Quarry&lt;/name&gt;</w:t>
                      </w:r>
                    </w:p>
                    <w:p w14:paraId="0A7C7010" w14:textId="77777777" w:rsidR="00B06B4C" w:rsidRPr="00B00DA2" w:rsidRDefault="00B06B4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t>&lt;styleUrl&gt;#sn_B&lt;/styleUrl&gt;</w:t>
                      </w:r>
                    </w:p>
                    <w:p w14:paraId="62E3D5F3" w14:textId="77777777" w:rsidR="00B06B4C" w:rsidRPr="00B00DA2" w:rsidRDefault="00B06B4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t>&lt;Point&gt;</w:t>
                      </w:r>
                    </w:p>
                    <w:p w14:paraId="5993B7B3" w14:textId="77777777" w:rsidR="00B06B4C" w:rsidRPr="00B00DA2" w:rsidRDefault="00B06B4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altitudeMode&gt;absolute&lt;/altitudeMode&gt;</w:t>
                      </w:r>
                    </w:p>
                    <w:p w14:paraId="12FB2180" w14:textId="77777777" w:rsidR="00B06B4C" w:rsidRPr="00B00DA2" w:rsidRDefault="00B06B4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coordinates&gt;-122.031798501052,47.10438566826088,343.198813274576&lt;/coordinates&gt;</w:t>
                      </w:r>
                    </w:p>
                    <w:p w14:paraId="4740EC50" w14:textId="77777777" w:rsidR="00B06B4C" w:rsidRPr="00B00DA2" w:rsidRDefault="00B06B4C" w:rsidP="00B00DA2">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t>&lt;/Point&gt;</w:t>
                      </w:r>
                    </w:p>
                    <w:p w14:paraId="20B69779" w14:textId="77777777" w:rsidR="00B06B4C" w:rsidRPr="00B00DA2" w:rsidRDefault="00B06B4C" w:rsidP="00B00DA2">
                      <w:pPr>
                        <w:rPr>
                          <w:rStyle w:val="PreformattedText"/>
                          <w:i w:val="0"/>
                          <w:sz w:val="16"/>
                          <w:szCs w:val="16"/>
                        </w:rPr>
                      </w:pPr>
                      <w:r w:rsidRPr="00B00DA2">
                        <w:rPr>
                          <w:rStyle w:val="PreformattedText"/>
                          <w:i w:val="0"/>
                          <w:sz w:val="16"/>
                          <w:szCs w:val="16"/>
                        </w:rPr>
                        <w:tab/>
                        <w:t>&lt;/Placemark&gt;</w:t>
                      </w:r>
                    </w:p>
                    <w:p w14:paraId="17DDD1B4" w14:textId="77777777" w:rsidR="00B06B4C" w:rsidRPr="00B00DA2" w:rsidRDefault="00B06B4C" w:rsidP="00B00DA2">
                      <w:pPr>
                        <w:rPr>
                          <w:rStyle w:val="PreformattedText"/>
                          <w:i w:val="0"/>
                          <w:sz w:val="16"/>
                          <w:szCs w:val="16"/>
                        </w:rPr>
                      </w:pPr>
                      <w:r w:rsidRPr="00B00DA2">
                        <w:rPr>
                          <w:rStyle w:val="PreformattedText"/>
                          <w:i w:val="0"/>
                          <w:sz w:val="16"/>
                          <w:szCs w:val="16"/>
                        </w:rPr>
                        <w:t>&lt;/Document&gt;</w:t>
                      </w:r>
                    </w:p>
                    <w:p w14:paraId="3753C46C" w14:textId="33C2AA94" w:rsidR="00B06B4C" w:rsidRPr="00B00DA2" w:rsidRDefault="00B06B4C" w:rsidP="00B00DA2">
                      <w:pPr>
                        <w:rPr>
                          <w:rStyle w:val="PreformattedText"/>
                          <w:i w:val="0"/>
                          <w:sz w:val="16"/>
                          <w:szCs w:val="16"/>
                        </w:rPr>
                      </w:pPr>
                      <w:r w:rsidRPr="00B00DA2">
                        <w:rPr>
                          <w:rStyle w:val="PreformattedText"/>
                          <w:i w:val="0"/>
                          <w:sz w:val="16"/>
                          <w:szCs w:val="16"/>
                        </w:rPr>
                        <w:t>&lt;/kml&gt;</w:t>
                      </w:r>
                    </w:p>
                  </w:txbxContent>
                </v:textbox>
                <w10:wrap type="square"/>
              </v:shape>
            </w:pict>
          </mc:Fallback>
        </mc:AlternateContent>
      </w:r>
      <w:r w:rsidR="00E861B2">
        <w:t xml:space="preserve">Some elements also have </w:t>
      </w:r>
      <w:r w:rsidR="00E861B2">
        <w:rPr>
          <w:i/>
        </w:rPr>
        <w:t>options</w:t>
      </w:r>
      <w:r w:rsidR="00E861B2">
        <w:t xml:space="preserve">: these are specified </w:t>
      </w:r>
      <w:r w:rsidR="00E861B2" w:rsidRPr="00E861B2">
        <w:rPr>
          <w:i/>
        </w:rPr>
        <w:t>inside</w:t>
      </w:r>
      <w:r w:rsidR="00E861B2">
        <w:t xml:space="preserve"> the tag with an equals sign. For example</w:t>
      </w:r>
      <w:r>
        <w:t>:</w:t>
      </w:r>
    </w:p>
    <w:p w14:paraId="189428A7" w14:textId="1B38F2D2" w:rsidR="003A3CC5" w:rsidRDefault="00B00DA2">
      <w:r>
        <w:t xml:space="preserve">In the KML above, the </w:t>
      </w:r>
      <w:r w:rsidRPr="00B00DA2">
        <w:rPr>
          <w:rStyle w:val="PreformattedText"/>
          <w:i w:val="0"/>
        </w:rPr>
        <w:t xml:space="preserve">Style </w:t>
      </w:r>
      <w:r>
        <w:t xml:space="preserve">element has an option: its </w:t>
      </w:r>
      <w:r w:rsidRPr="00B00DA2">
        <w:rPr>
          <w:rStyle w:val="PreformattedText"/>
          <w:i w:val="0"/>
        </w:rPr>
        <w:t>id</w:t>
      </w:r>
      <w:r>
        <w:t xml:space="preserve"> is set to </w:t>
      </w:r>
      <w:r w:rsidRPr="00B00DA2">
        <w:rPr>
          <w:rStyle w:val="PreformattedText"/>
          <w:i w:val="0"/>
        </w:rPr>
        <w:t>“sn_B”</w:t>
      </w:r>
      <w:r w:rsidRPr="00B00DA2">
        <w:t>.</w:t>
      </w:r>
      <w:r>
        <w:t xml:space="preserve"> This identifies a particular way of formatting placemarks: a red paddle with a “B” on it; scaled 110% of the image’s original size; </w:t>
      </w:r>
      <w:r w:rsidR="00F27E65">
        <w:t xml:space="preserve">with the tip of the paddle placed on the ground. </w:t>
      </w:r>
      <w:r>
        <w:t xml:space="preserve">The </w:t>
      </w:r>
      <w:r w:rsidRPr="00B00DA2">
        <w:rPr>
          <w:rStyle w:val="PreformattedText"/>
          <w:i w:val="0"/>
        </w:rPr>
        <w:t xml:space="preserve">hotSpot </w:t>
      </w:r>
      <w:r>
        <w:t>element (incidentally, an example of an element with just one tag) has 4 options.</w:t>
      </w:r>
      <w:r w:rsidR="00F27E65">
        <w:t xml:space="preserve"> These options specify what part of the icon to attach to the ground.</w:t>
      </w:r>
    </w:p>
    <w:p w14:paraId="055E9F2F" w14:textId="77777777" w:rsidR="001F60E7" w:rsidRDefault="001F60E7"/>
    <w:p w14:paraId="1A0D7D0F" w14:textId="53C68C24" w:rsidR="001F60E7" w:rsidRDefault="001F60E7">
      <w:r>
        <w:t>Some hints:</w:t>
      </w:r>
    </w:p>
    <w:p w14:paraId="128357A8" w14:textId="227AD3AD" w:rsidR="001F60E7" w:rsidRDefault="001F60E7" w:rsidP="001F60E7">
      <w:pPr>
        <w:pStyle w:val="ListParagraph"/>
        <w:numPr>
          <w:ilvl w:val="0"/>
          <w:numId w:val="4"/>
        </w:numPr>
      </w:pPr>
      <w:r>
        <w:t xml:space="preserve">Comment your KML! It is useful to add comments in KML using </w:t>
      </w:r>
      <w:r w:rsidRPr="001F60E7">
        <w:rPr>
          <w:rStyle w:val="PreformattedText"/>
          <w:i w:val="0"/>
        </w:rPr>
        <w:t>&lt;!--comment tags --&gt;</w:t>
      </w:r>
      <w:r w:rsidRPr="001F60E7">
        <w:t xml:space="preserve"> so that you </w:t>
      </w:r>
      <w:r>
        <w:t>know what you did and why.</w:t>
      </w:r>
    </w:p>
    <w:p w14:paraId="627AF7A1" w14:textId="566BDCB8" w:rsidR="001F60E7" w:rsidRDefault="001F60E7" w:rsidP="001F60E7">
      <w:pPr>
        <w:pStyle w:val="ListParagraph"/>
        <w:numPr>
          <w:ilvl w:val="0"/>
          <w:numId w:val="4"/>
        </w:numPr>
      </w:pPr>
      <w:r>
        <w:t>Check for capitalization and order if things aren’t displaying correctly.</w:t>
      </w:r>
    </w:p>
    <w:p w14:paraId="02FF5CE2" w14:textId="69C28B27" w:rsidR="001F60E7" w:rsidRDefault="001F60E7" w:rsidP="001F60E7">
      <w:pPr>
        <w:pStyle w:val="ListParagraph"/>
        <w:numPr>
          <w:ilvl w:val="0"/>
          <w:numId w:val="4"/>
        </w:numPr>
      </w:pPr>
      <w:r>
        <w:t>Check nesting if your KML fails completely.</w:t>
      </w:r>
    </w:p>
    <w:p w14:paraId="67615160" w14:textId="04CD44DF" w:rsidR="001F60E7" w:rsidRDefault="008C7FAB" w:rsidP="001F60E7">
      <w:pPr>
        <w:pStyle w:val="ListParagraph"/>
        <w:numPr>
          <w:ilvl w:val="0"/>
          <w:numId w:val="4"/>
        </w:numPr>
      </w:pPr>
      <w:r>
        <w:t>Keep the KML R</w:t>
      </w:r>
      <w:r w:rsidR="001F60E7">
        <w:t xml:space="preserve">eference open while writing KML. Also, you may want to purchase or borrow a copy of </w:t>
      </w:r>
      <w:r w:rsidR="001F60E7">
        <w:rPr>
          <w:i/>
        </w:rPr>
        <w:t>The KML Handbook</w:t>
      </w:r>
      <w:r w:rsidR="001F60E7">
        <w:t xml:space="preserve"> </w:t>
      </w:r>
      <w:r w:rsidR="001F60E7">
        <w:fldChar w:fldCharType="begin"/>
      </w:r>
      <w:r w:rsidR="001F60E7">
        <w:instrText xml:space="preserve"> ADDIN ZOTERO_ITEM CSL_CITATION {"citationID":"p4nrphnb1","properties":{"formattedCitation":"(Wernecke 2008)","plainCitation":"(Wernecke 2008)"},"citationItems":[{"id":194,"uris":["http://zotero.org/users/560938/items/SEF4U3GG"],"uri":["http://zotero.org/users/560938/items/SEF4U3GG"],"itemData":{"id":194,"type":"book","title":"The KML handbook : geographic visualization for the Web","publisher":"Addison-Wesley","publisher-place":"Boston  Mass. ;;London","event-place":"Boston  Mass. ;;London","ISBN":"9780321525598","shortTitle":"The KML handbook","author":[{"family":"Wernecke","given":"Josie"}],"issued":{"date-parts":[[2008]]}}}],"schema":"https://github.com/citation-style-language/schema/raw/master/csl-citation.json"} </w:instrText>
      </w:r>
      <w:r w:rsidR="001F60E7">
        <w:fldChar w:fldCharType="separate"/>
      </w:r>
      <w:r w:rsidR="001F60E7">
        <w:rPr>
          <w:noProof/>
        </w:rPr>
        <w:t>(Wernecke 2008)</w:t>
      </w:r>
      <w:r w:rsidR="001F60E7">
        <w:fldChar w:fldCharType="end"/>
      </w:r>
      <w:r w:rsidR="001F60E7">
        <w:t xml:space="preserve">, which has extensive tutorials and documentation by the author of Google’s </w:t>
      </w:r>
      <w:r>
        <w:t xml:space="preserve">online </w:t>
      </w:r>
      <w:r w:rsidR="001F60E7">
        <w:t xml:space="preserve">KML </w:t>
      </w:r>
      <w:r>
        <w:t>Tutorials</w:t>
      </w:r>
      <w:r w:rsidR="001F60E7">
        <w:t>.</w:t>
      </w:r>
    </w:p>
    <w:p w14:paraId="66886706" w14:textId="6B684C03" w:rsidR="00F27E65" w:rsidRDefault="001F60E7" w:rsidP="001F60E7">
      <w:pPr>
        <w:pStyle w:val="Heading1"/>
      </w:pPr>
      <w:r>
        <w:t>The Structure of KML Documents</w:t>
      </w:r>
    </w:p>
    <w:p w14:paraId="4A651D14" w14:textId="77777777" w:rsidR="00956D3B" w:rsidRDefault="003338EC" w:rsidP="001F60E7">
      <w:r>
        <w:t>All KML files share certain features. These are noted on the next page in an annotated version of the Wilkeson Quarry KML file.</w:t>
      </w:r>
      <w:r w:rsidR="00956D3B">
        <w:t xml:space="preserve"> The gray sections will be the same for any KML file (as long as it is in an up-to-date version of KML).</w:t>
      </w:r>
    </w:p>
    <w:p w14:paraId="7EC6C11B" w14:textId="77777777" w:rsidR="00956D3B" w:rsidRDefault="00956D3B" w:rsidP="001F60E7"/>
    <w:p w14:paraId="62C75E5A" w14:textId="2BCFCD5F" w:rsidR="00956D3B" w:rsidRDefault="00956D3B" w:rsidP="00956D3B">
      <w:pPr>
        <w:rPr>
          <w:noProof/>
        </w:rPr>
      </w:pPr>
      <w:r>
        <w:rPr>
          <w:noProof/>
        </w:rPr>
        <mc:AlternateContent>
          <mc:Choice Requires="wps">
            <w:drawing>
              <wp:anchor distT="0" distB="0" distL="114300" distR="114300" simplePos="0" relativeHeight="251672576" behindDoc="0" locked="0" layoutInCell="1" allowOverlap="1" wp14:anchorId="7ACCA094" wp14:editId="155BCDBE">
                <wp:simplePos x="0" y="0"/>
                <wp:positionH relativeFrom="column">
                  <wp:posOffset>-114300</wp:posOffset>
                </wp:positionH>
                <wp:positionV relativeFrom="paragraph">
                  <wp:posOffset>914400</wp:posOffset>
                </wp:positionV>
                <wp:extent cx="6286500" cy="336296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6286500" cy="336296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69EC63" w14:textId="77777777" w:rsidR="00790F8C" w:rsidRDefault="00790F8C" w:rsidP="003338EC">
                            <w:pPr>
                              <w:shd w:val="clear" w:color="auto" w:fill="B3B3B3"/>
                              <w:rPr>
                                <w:rStyle w:val="PreformattedText"/>
                                <w:i w:val="0"/>
                                <w:sz w:val="16"/>
                                <w:szCs w:val="16"/>
                              </w:rPr>
                            </w:pPr>
                            <w:r w:rsidRPr="00B00DA2">
                              <w:rPr>
                                <w:rStyle w:val="PreformattedText"/>
                                <w:i w:val="0"/>
                                <w:sz w:val="16"/>
                                <w:szCs w:val="16"/>
                              </w:rPr>
                              <w:t>&lt;?xml version="1.0" encoding="UTF-8"?&gt;</w:t>
                            </w:r>
                            <w:r>
                              <w:rPr>
                                <w:rStyle w:val="PreformattedText"/>
                                <w:i w:val="0"/>
                                <w:sz w:val="16"/>
                                <w:szCs w:val="16"/>
                              </w:rPr>
                              <w:tab/>
                            </w:r>
                            <w:r>
                              <w:rPr>
                                <w:rStyle w:val="PreformattedText"/>
                                <w:i w:val="0"/>
                                <w:sz w:val="16"/>
                                <w:szCs w:val="16"/>
                              </w:rPr>
                              <w:tab/>
                              <w:t>&lt;!-- KML is one of a group of languages called XML. This --&gt;</w:t>
                            </w:r>
                          </w:p>
                          <w:p w14:paraId="069EDA64" w14:textId="29AF7FF1" w:rsidR="00790F8C" w:rsidRPr="00B00DA2" w:rsidRDefault="00790F8C" w:rsidP="003338EC">
                            <w:pPr>
                              <w:shd w:val="clear" w:color="auto" w:fill="B3B3B3"/>
                              <w:rPr>
                                <w:rStyle w:val="PreformattedText"/>
                                <w:i w:val="0"/>
                                <w:sz w:val="16"/>
                                <w:szCs w:val="16"/>
                              </w:rPr>
                            </w:pP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t>&lt;!-- tells Google Earth which version of XML to use.     --&gt;</w:t>
                            </w:r>
                          </w:p>
                          <w:p w14:paraId="172CD5AB" w14:textId="77777777" w:rsidR="00790F8C" w:rsidRDefault="00790F8C" w:rsidP="003338EC">
                            <w:pPr>
                              <w:shd w:val="clear" w:color="auto" w:fill="999999"/>
                              <w:rPr>
                                <w:rStyle w:val="PreformattedText"/>
                                <w:i w:val="0"/>
                                <w:sz w:val="16"/>
                                <w:szCs w:val="16"/>
                              </w:rPr>
                            </w:pPr>
                            <w:r w:rsidRPr="00B00DA2">
                              <w:rPr>
                                <w:rStyle w:val="PreformattedText"/>
                                <w:i w:val="0"/>
                                <w:sz w:val="16"/>
                                <w:szCs w:val="16"/>
                              </w:rPr>
                              <w:t>&lt;kml xmlns="http://www.opengis.net/kml/2.2" xmlns:gx="http://www.google.com/kml/ext/2.2" xmlns:kml="http://www.opengis.net/kml/2.2" xmlns:atom="http://www.w3.org/2005/Atom"&gt;</w:t>
                            </w:r>
                          </w:p>
                          <w:p w14:paraId="4440C1F3" w14:textId="033F6D4F" w:rsidR="00790F8C" w:rsidRDefault="00790F8C" w:rsidP="003338EC">
                            <w:pPr>
                              <w:shd w:val="clear" w:color="auto" w:fill="999999"/>
                              <w:rPr>
                                <w:rStyle w:val="PreformattedText"/>
                                <w:i w:val="0"/>
                                <w:sz w:val="16"/>
                                <w:szCs w:val="16"/>
                              </w:rPr>
                            </w:pP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t>&lt;!-- These tell Google Earth which version of KML to use --&gt;</w:t>
                            </w:r>
                          </w:p>
                          <w:p w14:paraId="1CDD8763" w14:textId="4D651838" w:rsidR="00790F8C" w:rsidRPr="00B00DA2" w:rsidRDefault="00790F8C" w:rsidP="003338EC">
                            <w:pPr>
                              <w:shd w:val="clear" w:color="auto" w:fill="999999"/>
                              <w:rPr>
                                <w:rStyle w:val="PreformattedText"/>
                                <w:i w:val="0"/>
                                <w:sz w:val="16"/>
                                <w:szCs w:val="16"/>
                              </w:rPr>
                            </w:pP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t>&lt;!-- and to begin interpreting the file as KML. --&gt;</w:t>
                            </w:r>
                          </w:p>
                          <w:p w14:paraId="2E0DC276" w14:textId="3A5EF044" w:rsidR="00790F8C" w:rsidRPr="00B00DA2" w:rsidRDefault="00790F8C" w:rsidP="003338EC">
                            <w:pPr>
                              <w:shd w:val="clear" w:color="auto" w:fill="737373"/>
                              <w:rPr>
                                <w:rStyle w:val="PreformattedText"/>
                                <w:i w:val="0"/>
                                <w:sz w:val="16"/>
                                <w:szCs w:val="16"/>
                              </w:rPr>
                            </w:pPr>
                            <w:r w:rsidRPr="00B00DA2">
                              <w:rPr>
                                <w:rStyle w:val="PreformattedText"/>
                                <w:i w:val="0"/>
                                <w:sz w:val="16"/>
                                <w:szCs w:val="16"/>
                              </w:rPr>
                              <w:t>&lt;Document&gt;</w:t>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t>&lt;!-- Here begins the document’s content.</w:t>
                            </w:r>
                            <w:r>
                              <w:rPr>
                                <w:rStyle w:val="PreformattedText"/>
                                <w:i w:val="0"/>
                                <w:sz w:val="16"/>
                                <w:szCs w:val="16"/>
                              </w:rPr>
                              <w:tab/>
                            </w:r>
                            <w:r>
                              <w:rPr>
                                <w:rStyle w:val="PreformattedText"/>
                                <w:i w:val="0"/>
                                <w:sz w:val="16"/>
                                <w:szCs w:val="16"/>
                              </w:rPr>
                              <w:tab/>
                              <w:t xml:space="preserve">        --&gt;</w:t>
                            </w:r>
                          </w:p>
                          <w:p w14:paraId="60E9EB54" w14:textId="77777777" w:rsidR="00790F8C" w:rsidRPr="00B00DA2" w:rsidRDefault="00790F8C" w:rsidP="003338EC">
                            <w:pPr>
                              <w:rPr>
                                <w:rStyle w:val="PreformattedText"/>
                                <w:i w:val="0"/>
                                <w:sz w:val="16"/>
                                <w:szCs w:val="16"/>
                              </w:rPr>
                            </w:pPr>
                            <w:r w:rsidRPr="00B00DA2">
                              <w:rPr>
                                <w:rStyle w:val="PreformattedText"/>
                                <w:i w:val="0"/>
                                <w:sz w:val="16"/>
                                <w:szCs w:val="16"/>
                              </w:rPr>
                              <w:tab/>
                              <w:t>&lt;name&gt;KmlFile&lt;/name&gt;</w:t>
                            </w:r>
                          </w:p>
                          <w:p w14:paraId="08F5D3C7" w14:textId="77777777" w:rsidR="00790F8C" w:rsidRPr="00B00DA2" w:rsidRDefault="00790F8C" w:rsidP="003338EC">
                            <w:pPr>
                              <w:rPr>
                                <w:rStyle w:val="PreformattedText"/>
                                <w:i w:val="0"/>
                                <w:sz w:val="16"/>
                                <w:szCs w:val="16"/>
                              </w:rPr>
                            </w:pPr>
                            <w:r w:rsidRPr="00B00DA2">
                              <w:rPr>
                                <w:rStyle w:val="PreformattedText"/>
                                <w:i w:val="0"/>
                                <w:sz w:val="16"/>
                                <w:szCs w:val="16"/>
                              </w:rPr>
                              <w:tab/>
                              <w:t>&lt;Style id="sn_B"&gt;</w:t>
                            </w:r>
                          </w:p>
                          <w:p w14:paraId="59CA4019" w14:textId="77777777" w:rsidR="00790F8C" w:rsidRPr="00B00DA2" w:rsidRDefault="00790F8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t>&lt;IconStyle&gt;</w:t>
                            </w:r>
                          </w:p>
                          <w:p w14:paraId="3F09F1DF" w14:textId="77777777" w:rsidR="00790F8C" w:rsidRPr="00B00DA2" w:rsidRDefault="00790F8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scale&gt;1.1&lt;/scale&gt;</w:t>
                            </w:r>
                          </w:p>
                          <w:p w14:paraId="7B90DC56" w14:textId="77777777" w:rsidR="00790F8C" w:rsidRPr="00B00DA2" w:rsidRDefault="00790F8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Icon&gt;</w:t>
                            </w:r>
                          </w:p>
                          <w:p w14:paraId="7F61D7C2" w14:textId="77777777" w:rsidR="00790F8C" w:rsidRPr="00B00DA2" w:rsidRDefault="00790F8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href&gt;http://maps.google.com/mapfiles/kml/paddle/B.png&lt;/href&gt;</w:t>
                            </w:r>
                          </w:p>
                          <w:p w14:paraId="679F2BE1" w14:textId="77777777" w:rsidR="00790F8C" w:rsidRPr="00B00DA2" w:rsidRDefault="00790F8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Icon&gt;</w:t>
                            </w:r>
                          </w:p>
                          <w:p w14:paraId="6063410F" w14:textId="77777777" w:rsidR="00790F8C" w:rsidRPr="00B00DA2" w:rsidRDefault="00790F8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hotSpot x="32" y="1" xunits="pixels" yunits="pixels"/&gt;</w:t>
                            </w:r>
                          </w:p>
                          <w:p w14:paraId="5AC3D2FC" w14:textId="77777777" w:rsidR="00790F8C" w:rsidRPr="00B00DA2" w:rsidRDefault="00790F8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t>&lt;/IconStyle&gt;</w:t>
                            </w:r>
                          </w:p>
                          <w:p w14:paraId="2581F506" w14:textId="77777777" w:rsidR="00790F8C" w:rsidRPr="00B00DA2" w:rsidRDefault="00790F8C" w:rsidP="003338EC">
                            <w:pPr>
                              <w:rPr>
                                <w:rStyle w:val="PreformattedText"/>
                                <w:i w:val="0"/>
                                <w:sz w:val="16"/>
                                <w:szCs w:val="16"/>
                              </w:rPr>
                            </w:pPr>
                            <w:r w:rsidRPr="00B00DA2">
                              <w:rPr>
                                <w:rStyle w:val="PreformattedText"/>
                                <w:i w:val="0"/>
                                <w:sz w:val="16"/>
                                <w:szCs w:val="16"/>
                              </w:rPr>
                              <w:tab/>
                              <w:t>&lt;/Style&gt;</w:t>
                            </w:r>
                          </w:p>
                          <w:p w14:paraId="05A1BB1A" w14:textId="77777777" w:rsidR="00790F8C" w:rsidRPr="00B00DA2" w:rsidRDefault="00790F8C" w:rsidP="003338EC">
                            <w:pPr>
                              <w:rPr>
                                <w:rStyle w:val="PreformattedText"/>
                                <w:i w:val="0"/>
                                <w:sz w:val="16"/>
                                <w:szCs w:val="16"/>
                              </w:rPr>
                            </w:pPr>
                            <w:r w:rsidRPr="00B00DA2">
                              <w:rPr>
                                <w:rStyle w:val="PreformattedText"/>
                                <w:i w:val="0"/>
                                <w:sz w:val="16"/>
                                <w:szCs w:val="16"/>
                              </w:rPr>
                              <w:tab/>
                              <w:t>&lt;Placemark&gt;</w:t>
                            </w:r>
                          </w:p>
                          <w:p w14:paraId="289398B5" w14:textId="77777777" w:rsidR="00790F8C" w:rsidRPr="00B00DA2" w:rsidRDefault="00790F8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t>&lt;name&gt;Wilkeson Quarry&lt;/name&gt;</w:t>
                            </w:r>
                          </w:p>
                          <w:p w14:paraId="41561D70" w14:textId="77777777" w:rsidR="00790F8C" w:rsidRPr="00B00DA2" w:rsidRDefault="00790F8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t>&lt;styleUrl&gt;#sn_B&lt;/styleUrl&gt;</w:t>
                            </w:r>
                          </w:p>
                          <w:p w14:paraId="1FB428AE" w14:textId="77777777" w:rsidR="00790F8C" w:rsidRPr="00B00DA2" w:rsidRDefault="00790F8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t>&lt;Point&gt;</w:t>
                            </w:r>
                          </w:p>
                          <w:p w14:paraId="5D8970A1" w14:textId="77777777" w:rsidR="00790F8C" w:rsidRPr="00B00DA2" w:rsidRDefault="00790F8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altitudeMode&gt;absolute&lt;/altitudeMode&gt;</w:t>
                            </w:r>
                          </w:p>
                          <w:p w14:paraId="7CB2AD05" w14:textId="77777777" w:rsidR="00790F8C" w:rsidRPr="00B00DA2" w:rsidRDefault="00790F8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coordinates&gt;-122.031798501052,47.10438566826088,343.198813274576&lt;/coordinates&gt;</w:t>
                            </w:r>
                          </w:p>
                          <w:p w14:paraId="6DA4A587" w14:textId="77777777" w:rsidR="00790F8C" w:rsidRPr="00B00DA2" w:rsidRDefault="00790F8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t>&lt;/Point&gt;</w:t>
                            </w:r>
                          </w:p>
                          <w:p w14:paraId="606F310A" w14:textId="77777777" w:rsidR="00790F8C" w:rsidRPr="00B00DA2" w:rsidRDefault="00790F8C" w:rsidP="003338EC">
                            <w:pPr>
                              <w:rPr>
                                <w:rStyle w:val="PreformattedText"/>
                                <w:i w:val="0"/>
                                <w:sz w:val="16"/>
                                <w:szCs w:val="16"/>
                              </w:rPr>
                            </w:pPr>
                            <w:r w:rsidRPr="00B00DA2">
                              <w:rPr>
                                <w:rStyle w:val="PreformattedText"/>
                                <w:i w:val="0"/>
                                <w:sz w:val="16"/>
                                <w:szCs w:val="16"/>
                              </w:rPr>
                              <w:tab/>
                              <w:t>&lt;/Placemark&gt;</w:t>
                            </w:r>
                          </w:p>
                          <w:p w14:paraId="24B9365C" w14:textId="673424F6" w:rsidR="00790F8C" w:rsidRPr="00B00DA2" w:rsidRDefault="00790F8C" w:rsidP="003338EC">
                            <w:pPr>
                              <w:shd w:val="clear" w:color="auto" w:fill="737373"/>
                              <w:rPr>
                                <w:rStyle w:val="PreformattedText"/>
                                <w:i w:val="0"/>
                                <w:sz w:val="16"/>
                                <w:szCs w:val="16"/>
                              </w:rPr>
                            </w:pPr>
                            <w:r w:rsidRPr="00B00DA2">
                              <w:rPr>
                                <w:rStyle w:val="PreformattedText"/>
                                <w:i w:val="0"/>
                                <w:sz w:val="16"/>
                                <w:szCs w:val="16"/>
                              </w:rPr>
                              <w:t>&lt;/Document&gt;</w:t>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t>&lt;!-- Here ends the document’s content.</w:t>
                            </w:r>
                            <w:r>
                              <w:rPr>
                                <w:rStyle w:val="PreformattedText"/>
                                <w:i w:val="0"/>
                                <w:sz w:val="16"/>
                                <w:szCs w:val="16"/>
                              </w:rPr>
                              <w:tab/>
                            </w:r>
                            <w:r>
                              <w:rPr>
                                <w:rStyle w:val="PreformattedText"/>
                                <w:i w:val="0"/>
                                <w:sz w:val="16"/>
                                <w:szCs w:val="16"/>
                              </w:rPr>
                              <w:tab/>
                              <w:t xml:space="preserve">        --&gt;</w:t>
                            </w:r>
                          </w:p>
                          <w:p w14:paraId="70672636" w14:textId="428D0280" w:rsidR="00790F8C" w:rsidRPr="00B00DA2" w:rsidRDefault="00790F8C" w:rsidP="003338EC">
                            <w:pPr>
                              <w:shd w:val="clear" w:color="auto" w:fill="999999"/>
                              <w:rPr>
                                <w:rStyle w:val="PreformattedText"/>
                                <w:i w:val="0"/>
                                <w:sz w:val="16"/>
                                <w:szCs w:val="16"/>
                              </w:rPr>
                            </w:pPr>
                            <w:r w:rsidRPr="00B00DA2">
                              <w:rPr>
                                <w:rStyle w:val="PreformattedText"/>
                                <w:i w:val="0"/>
                                <w:sz w:val="16"/>
                                <w:szCs w:val="16"/>
                              </w:rPr>
                              <w:t>&lt;/kml&gt;</w:t>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t>&lt;!-- Finish interpreting this as KML</w:t>
                            </w:r>
                            <w:r>
                              <w:rPr>
                                <w:rStyle w:val="PreformattedText"/>
                                <w:i w:val="0"/>
                                <w:sz w:val="16"/>
                                <w:szCs w:val="16"/>
                              </w:rPr>
                              <w:tab/>
                            </w:r>
                            <w:r>
                              <w:rPr>
                                <w:rStyle w:val="PreformattedText"/>
                                <w:i w:val="0"/>
                                <w:sz w:val="16"/>
                                <w:szCs w:val="16"/>
                              </w:rPr>
                              <w:tab/>
                              <w:t xml:space="preserve">        --&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7" o:spid="_x0000_s1034" type="#_x0000_t202" style="position:absolute;margin-left:-8.95pt;margin-top:1in;width:495pt;height:264.8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" filled="f" stroked="f">
                <v:textbox>
                  <w:txbxContent>
                    <w:p w14:paraId="6269EC63" w14:textId="77777777" w:rsidR="00B06B4C" w:rsidRDefault="00B06B4C" w:rsidP="003338EC">
                      <w:pPr>
                        <w:shd w:val="clear" w:color="auto" w:fill="B3B3B3"/>
                        <w:rPr>
                          <w:rStyle w:val="PreformattedText"/>
                          <w:i w:val="0"/>
                          <w:sz w:val="16"/>
                          <w:szCs w:val="16"/>
                        </w:rPr>
                      </w:pPr>
                      <w:r w:rsidRPr="00B00DA2">
                        <w:rPr>
                          <w:rStyle w:val="PreformattedText"/>
                          <w:i w:val="0"/>
                          <w:sz w:val="16"/>
                          <w:szCs w:val="16"/>
                        </w:rPr>
                        <w:t>&lt;?xml version="1.0" encoding="UTF-8"?&gt;</w:t>
                      </w:r>
                      <w:r>
                        <w:rPr>
                          <w:rStyle w:val="PreformattedText"/>
                          <w:i w:val="0"/>
                          <w:sz w:val="16"/>
                          <w:szCs w:val="16"/>
                        </w:rPr>
                        <w:tab/>
                      </w:r>
                      <w:r>
                        <w:rPr>
                          <w:rStyle w:val="PreformattedText"/>
                          <w:i w:val="0"/>
                          <w:sz w:val="16"/>
                          <w:szCs w:val="16"/>
                        </w:rPr>
                        <w:tab/>
                        <w:t>&lt;!-- KML is one of a group of languages called XML. This --&gt;</w:t>
                      </w:r>
                    </w:p>
                    <w:p w14:paraId="069EDA64" w14:textId="29AF7FF1" w:rsidR="00B06B4C" w:rsidRPr="00B00DA2" w:rsidRDefault="00B06B4C" w:rsidP="003338EC">
                      <w:pPr>
                        <w:shd w:val="clear" w:color="auto" w:fill="B3B3B3"/>
                        <w:rPr>
                          <w:rStyle w:val="PreformattedText"/>
                          <w:i w:val="0"/>
                          <w:sz w:val="16"/>
                          <w:szCs w:val="16"/>
                        </w:rPr>
                      </w:pP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t>&lt;!-- tells Google Earth which version of XML to use.     --&gt;</w:t>
                      </w:r>
                    </w:p>
                    <w:p w14:paraId="172CD5AB" w14:textId="77777777" w:rsidR="00B06B4C" w:rsidRDefault="00B06B4C" w:rsidP="003338EC">
                      <w:pPr>
                        <w:shd w:val="clear" w:color="auto" w:fill="999999"/>
                        <w:rPr>
                          <w:rStyle w:val="PreformattedText"/>
                          <w:i w:val="0"/>
                          <w:sz w:val="16"/>
                          <w:szCs w:val="16"/>
                        </w:rPr>
                      </w:pPr>
                      <w:r w:rsidRPr="00B00DA2">
                        <w:rPr>
                          <w:rStyle w:val="PreformattedText"/>
                          <w:i w:val="0"/>
                          <w:sz w:val="16"/>
                          <w:szCs w:val="16"/>
                        </w:rPr>
                        <w:t>&lt;kml xmlns="http://www.opengis.net/kml/2.2" xmlns:gx="http://www.google.com/kml/ext/2.2" xmlns:kml="http://www.opengis.net/kml/2.2" xmlns:atom="http://www.w3.org/2005/Atom"&gt;</w:t>
                      </w:r>
                    </w:p>
                    <w:p w14:paraId="4440C1F3" w14:textId="033F6D4F" w:rsidR="00B06B4C" w:rsidRDefault="00B06B4C" w:rsidP="003338EC">
                      <w:pPr>
                        <w:shd w:val="clear" w:color="auto" w:fill="999999"/>
                        <w:rPr>
                          <w:rStyle w:val="PreformattedText"/>
                          <w:i w:val="0"/>
                          <w:sz w:val="16"/>
                          <w:szCs w:val="16"/>
                        </w:rPr>
                      </w:pP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t>&lt;!-- These tell Google Earth which version of KML to use --&gt;</w:t>
                      </w:r>
                    </w:p>
                    <w:p w14:paraId="1CDD8763" w14:textId="4D651838" w:rsidR="00B06B4C" w:rsidRPr="00B00DA2" w:rsidRDefault="00B06B4C" w:rsidP="003338EC">
                      <w:pPr>
                        <w:shd w:val="clear" w:color="auto" w:fill="999999"/>
                        <w:rPr>
                          <w:rStyle w:val="PreformattedText"/>
                          <w:i w:val="0"/>
                          <w:sz w:val="16"/>
                          <w:szCs w:val="16"/>
                        </w:rPr>
                      </w:pP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t>&lt;!-- and to begin interpreting the file as KML. --&gt;</w:t>
                      </w:r>
                    </w:p>
                    <w:p w14:paraId="2E0DC276" w14:textId="3A5EF044" w:rsidR="00B06B4C" w:rsidRPr="00B00DA2" w:rsidRDefault="00B06B4C" w:rsidP="003338EC">
                      <w:pPr>
                        <w:shd w:val="clear" w:color="auto" w:fill="737373"/>
                        <w:rPr>
                          <w:rStyle w:val="PreformattedText"/>
                          <w:i w:val="0"/>
                          <w:sz w:val="16"/>
                          <w:szCs w:val="16"/>
                        </w:rPr>
                      </w:pPr>
                      <w:r w:rsidRPr="00B00DA2">
                        <w:rPr>
                          <w:rStyle w:val="PreformattedText"/>
                          <w:i w:val="0"/>
                          <w:sz w:val="16"/>
                          <w:szCs w:val="16"/>
                        </w:rPr>
                        <w:t>&lt;Document&gt;</w:t>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t>&lt;!-- Here begins the document’s content.</w:t>
                      </w:r>
                      <w:r>
                        <w:rPr>
                          <w:rStyle w:val="PreformattedText"/>
                          <w:i w:val="0"/>
                          <w:sz w:val="16"/>
                          <w:szCs w:val="16"/>
                        </w:rPr>
                        <w:tab/>
                      </w:r>
                      <w:r>
                        <w:rPr>
                          <w:rStyle w:val="PreformattedText"/>
                          <w:i w:val="0"/>
                          <w:sz w:val="16"/>
                          <w:szCs w:val="16"/>
                        </w:rPr>
                        <w:tab/>
                        <w:t xml:space="preserve">        --&gt;</w:t>
                      </w:r>
                    </w:p>
                    <w:p w14:paraId="60E9EB54" w14:textId="77777777" w:rsidR="00B06B4C" w:rsidRPr="00B00DA2" w:rsidRDefault="00B06B4C" w:rsidP="003338EC">
                      <w:pPr>
                        <w:rPr>
                          <w:rStyle w:val="PreformattedText"/>
                          <w:i w:val="0"/>
                          <w:sz w:val="16"/>
                          <w:szCs w:val="16"/>
                        </w:rPr>
                      </w:pPr>
                      <w:r w:rsidRPr="00B00DA2">
                        <w:rPr>
                          <w:rStyle w:val="PreformattedText"/>
                          <w:i w:val="0"/>
                          <w:sz w:val="16"/>
                          <w:szCs w:val="16"/>
                        </w:rPr>
                        <w:tab/>
                        <w:t>&lt;name&gt;KmlFile&lt;/name&gt;</w:t>
                      </w:r>
                    </w:p>
                    <w:p w14:paraId="08F5D3C7" w14:textId="77777777" w:rsidR="00B06B4C" w:rsidRPr="00B00DA2" w:rsidRDefault="00B06B4C" w:rsidP="003338EC">
                      <w:pPr>
                        <w:rPr>
                          <w:rStyle w:val="PreformattedText"/>
                          <w:i w:val="0"/>
                          <w:sz w:val="16"/>
                          <w:szCs w:val="16"/>
                        </w:rPr>
                      </w:pPr>
                      <w:r w:rsidRPr="00B00DA2">
                        <w:rPr>
                          <w:rStyle w:val="PreformattedText"/>
                          <w:i w:val="0"/>
                          <w:sz w:val="16"/>
                          <w:szCs w:val="16"/>
                        </w:rPr>
                        <w:tab/>
                        <w:t>&lt;Style id="sn_B"&gt;</w:t>
                      </w:r>
                    </w:p>
                    <w:p w14:paraId="59CA4019" w14:textId="77777777" w:rsidR="00B06B4C" w:rsidRPr="00B00DA2" w:rsidRDefault="00B06B4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t>&lt;IconStyle&gt;</w:t>
                      </w:r>
                    </w:p>
                    <w:p w14:paraId="3F09F1DF" w14:textId="77777777" w:rsidR="00B06B4C" w:rsidRPr="00B00DA2" w:rsidRDefault="00B06B4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scale&gt;1.1&lt;/scale&gt;</w:t>
                      </w:r>
                    </w:p>
                    <w:p w14:paraId="7B90DC56" w14:textId="77777777" w:rsidR="00B06B4C" w:rsidRPr="00B00DA2" w:rsidRDefault="00B06B4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Icon&gt;</w:t>
                      </w:r>
                    </w:p>
                    <w:p w14:paraId="7F61D7C2" w14:textId="77777777" w:rsidR="00B06B4C" w:rsidRPr="00B00DA2" w:rsidRDefault="00B06B4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href&gt;http://maps.google.com/mapfiles/kml/paddle/B.png&lt;/href&gt;</w:t>
                      </w:r>
                    </w:p>
                    <w:p w14:paraId="679F2BE1" w14:textId="77777777" w:rsidR="00B06B4C" w:rsidRPr="00B00DA2" w:rsidRDefault="00B06B4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Icon&gt;</w:t>
                      </w:r>
                    </w:p>
                    <w:p w14:paraId="6063410F" w14:textId="77777777" w:rsidR="00B06B4C" w:rsidRPr="00B00DA2" w:rsidRDefault="00B06B4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hotSpot x="32" y="1" xunits="pixels" yunits="pixels"/&gt;</w:t>
                      </w:r>
                    </w:p>
                    <w:p w14:paraId="5AC3D2FC" w14:textId="77777777" w:rsidR="00B06B4C" w:rsidRPr="00B00DA2" w:rsidRDefault="00B06B4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t>&lt;/IconStyle&gt;</w:t>
                      </w:r>
                    </w:p>
                    <w:p w14:paraId="2581F506" w14:textId="77777777" w:rsidR="00B06B4C" w:rsidRPr="00B00DA2" w:rsidRDefault="00B06B4C" w:rsidP="003338EC">
                      <w:pPr>
                        <w:rPr>
                          <w:rStyle w:val="PreformattedText"/>
                          <w:i w:val="0"/>
                          <w:sz w:val="16"/>
                          <w:szCs w:val="16"/>
                        </w:rPr>
                      </w:pPr>
                      <w:r w:rsidRPr="00B00DA2">
                        <w:rPr>
                          <w:rStyle w:val="PreformattedText"/>
                          <w:i w:val="0"/>
                          <w:sz w:val="16"/>
                          <w:szCs w:val="16"/>
                        </w:rPr>
                        <w:tab/>
                        <w:t>&lt;/Style&gt;</w:t>
                      </w:r>
                    </w:p>
                    <w:p w14:paraId="05A1BB1A" w14:textId="77777777" w:rsidR="00B06B4C" w:rsidRPr="00B00DA2" w:rsidRDefault="00B06B4C" w:rsidP="003338EC">
                      <w:pPr>
                        <w:rPr>
                          <w:rStyle w:val="PreformattedText"/>
                          <w:i w:val="0"/>
                          <w:sz w:val="16"/>
                          <w:szCs w:val="16"/>
                        </w:rPr>
                      </w:pPr>
                      <w:r w:rsidRPr="00B00DA2">
                        <w:rPr>
                          <w:rStyle w:val="PreformattedText"/>
                          <w:i w:val="0"/>
                          <w:sz w:val="16"/>
                          <w:szCs w:val="16"/>
                        </w:rPr>
                        <w:tab/>
                        <w:t>&lt;Placemark&gt;</w:t>
                      </w:r>
                    </w:p>
                    <w:p w14:paraId="289398B5" w14:textId="77777777" w:rsidR="00B06B4C" w:rsidRPr="00B00DA2" w:rsidRDefault="00B06B4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t>&lt;name&gt;Wilkeson Quarry&lt;/name&gt;</w:t>
                      </w:r>
                    </w:p>
                    <w:p w14:paraId="41561D70" w14:textId="77777777" w:rsidR="00B06B4C" w:rsidRPr="00B00DA2" w:rsidRDefault="00B06B4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t>&lt;styleUrl&gt;#sn_B&lt;/styleUrl&gt;</w:t>
                      </w:r>
                    </w:p>
                    <w:p w14:paraId="1FB428AE" w14:textId="77777777" w:rsidR="00B06B4C" w:rsidRPr="00B00DA2" w:rsidRDefault="00B06B4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t>&lt;Point&gt;</w:t>
                      </w:r>
                    </w:p>
                    <w:p w14:paraId="5D8970A1" w14:textId="77777777" w:rsidR="00B06B4C" w:rsidRPr="00B00DA2" w:rsidRDefault="00B06B4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altitudeMode&gt;absolute&lt;/altitudeMode&gt;</w:t>
                      </w:r>
                    </w:p>
                    <w:p w14:paraId="7CB2AD05" w14:textId="77777777" w:rsidR="00B06B4C" w:rsidRPr="00B00DA2" w:rsidRDefault="00B06B4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r>
                      <w:r w:rsidRPr="00B00DA2">
                        <w:rPr>
                          <w:rStyle w:val="PreformattedText"/>
                          <w:i w:val="0"/>
                          <w:sz w:val="16"/>
                          <w:szCs w:val="16"/>
                        </w:rPr>
                        <w:tab/>
                        <w:t>&lt;coordinates&gt;-122.031798501052,47.10438566826088,343.198813274576&lt;/coordinates&gt;</w:t>
                      </w:r>
                    </w:p>
                    <w:p w14:paraId="6DA4A587" w14:textId="77777777" w:rsidR="00B06B4C" w:rsidRPr="00B00DA2" w:rsidRDefault="00B06B4C" w:rsidP="003338EC">
                      <w:pPr>
                        <w:rPr>
                          <w:rStyle w:val="PreformattedText"/>
                          <w:i w:val="0"/>
                          <w:sz w:val="16"/>
                          <w:szCs w:val="16"/>
                        </w:rPr>
                      </w:pPr>
                      <w:r w:rsidRPr="00B00DA2">
                        <w:rPr>
                          <w:rStyle w:val="PreformattedText"/>
                          <w:i w:val="0"/>
                          <w:sz w:val="16"/>
                          <w:szCs w:val="16"/>
                        </w:rPr>
                        <w:tab/>
                      </w:r>
                      <w:r w:rsidRPr="00B00DA2">
                        <w:rPr>
                          <w:rStyle w:val="PreformattedText"/>
                          <w:i w:val="0"/>
                          <w:sz w:val="16"/>
                          <w:szCs w:val="16"/>
                        </w:rPr>
                        <w:tab/>
                        <w:t>&lt;/Point&gt;</w:t>
                      </w:r>
                    </w:p>
                    <w:p w14:paraId="606F310A" w14:textId="77777777" w:rsidR="00B06B4C" w:rsidRPr="00B00DA2" w:rsidRDefault="00B06B4C" w:rsidP="003338EC">
                      <w:pPr>
                        <w:rPr>
                          <w:rStyle w:val="PreformattedText"/>
                          <w:i w:val="0"/>
                          <w:sz w:val="16"/>
                          <w:szCs w:val="16"/>
                        </w:rPr>
                      </w:pPr>
                      <w:r w:rsidRPr="00B00DA2">
                        <w:rPr>
                          <w:rStyle w:val="PreformattedText"/>
                          <w:i w:val="0"/>
                          <w:sz w:val="16"/>
                          <w:szCs w:val="16"/>
                        </w:rPr>
                        <w:tab/>
                        <w:t>&lt;/Placemark&gt;</w:t>
                      </w:r>
                    </w:p>
                    <w:p w14:paraId="24B9365C" w14:textId="673424F6" w:rsidR="00B06B4C" w:rsidRPr="00B00DA2" w:rsidRDefault="00B06B4C" w:rsidP="003338EC">
                      <w:pPr>
                        <w:shd w:val="clear" w:color="auto" w:fill="737373"/>
                        <w:rPr>
                          <w:rStyle w:val="PreformattedText"/>
                          <w:i w:val="0"/>
                          <w:sz w:val="16"/>
                          <w:szCs w:val="16"/>
                        </w:rPr>
                      </w:pPr>
                      <w:r w:rsidRPr="00B00DA2">
                        <w:rPr>
                          <w:rStyle w:val="PreformattedText"/>
                          <w:i w:val="0"/>
                          <w:sz w:val="16"/>
                          <w:szCs w:val="16"/>
                        </w:rPr>
                        <w:t>&lt;/Document&gt;</w:t>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t>&lt;!-- Here ends the document’s content.</w:t>
                      </w:r>
                      <w:r>
                        <w:rPr>
                          <w:rStyle w:val="PreformattedText"/>
                          <w:i w:val="0"/>
                          <w:sz w:val="16"/>
                          <w:szCs w:val="16"/>
                        </w:rPr>
                        <w:tab/>
                      </w:r>
                      <w:r>
                        <w:rPr>
                          <w:rStyle w:val="PreformattedText"/>
                          <w:i w:val="0"/>
                          <w:sz w:val="16"/>
                          <w:szCs w:val="16"/>
                        </w:rPr>
                        <w:tab/>
                        <w:t xml:space="preserve">        --&gt;</w:t>
                      </w:r>
                    </w:p>
                    <w:p w14:paraId="70672636" w14:textId="428D0280" w:rsidR="00B06B4C" w:rsidRPr="00B00DA2" w:rsidRDefault="00B06B4C" w:rsidP="003338EC">
                      <w:pPr>
                        <w:shd w:val="clear" w:color="auto" w:fill="999999"/>
                        <w:rPr>
                          <w:rStyle w:val="PreformattedText"/>
                          <w:i w:val="0"/>
                          <w:sz w:val="16"/>
                          <w:szCs w:val="16"/>
                        </w:rPr>
                      </w:pPr>
                      <w:r w:rsidRPr="00B00DA2">
                        <w:rPr>
                          <w:rStyle w:val="PreformattedText"/>
                          <w:i w:val="0"/>
                          <w:sz w:val="16"/>
                          <w:szCs w:val="16"/>
                        </w:rPr>
                        <w:t>&lt;/kml&gt;</w:t>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r>
                      <w:r>
                        <w:rPr>
                          <w:rStyle w:val="PreformattedText"/>
                          <w:i w:val="0"/>
                          <w:sz w:val="16"/>
                          <w:szCs w:val="16"/>
                        </w:rPr>
                        <w:tab/>
                        <w:t>&lt;!-- Finish interpreting this as KML</w:t>
                      </w:r>
                      <w:r>
                        <w:rPr>
                          <w:rStyle w:val="PreformattedText"/>
                          <w:i w:val="0"/>
                          <w:sz w:val="16"/>
                          <w:szCs w:val="16"/>
                        </w:rPr>
                        <w:tab/>
                      </w:r>
                      <w:r>
                        <w:rPr>
                          <w:rStyle w:val="PreformattedText"/>
                          <w:i w:val="0"/>
                          <w:sz w:val="16"/>
                          <w:szCs w:val="16"/>
                        </w:rPr>
                        <w:tab/>
                        <w:t xml:space="preserve">        --&gt;</w:t>
                      </w:r>
                    </w:p>
                  </w:txbxContent>
                </v:textbox>
                <w10:wrap type="square"/>
              </v:shape>
            </w:pict>
          </mc:Fallback>
        </mc:AlternateContent>
      </w:r>
      <w:r>
        <w:t>Older versions of Google Earth may not be able to use all of the features in the latest version of KML. For example, very old versions of Google Earth are missing the ability to time-stamp data or the ability to display 3D models. Make sure that your students are running the same version of Google Earth as you are, or a more recent version.</w:t>
      </w:r>
      <w:r>
        <w:rPr>
          <w:noProof/>
        </w:rPr>
        <w:t xml:space="preserve"> </w:t>
      </w:r>
    </w:p>
    <w:p w14:paraId="42BDA7E2" w14:textId="7BE2B89C" w:rsidR="00956D3B" w:rsidRDefault="00956D3B" w:rsidP="00956D3B">
      <w:pPr>
        <w:rPr>
          <w:noProof/>
        </w:rPr>
      </w:pPr>
    </w:p>
    <w:p w14:paraId="7DF0B515" w14:textId="63B36104" w:rsidR="00956D3B" w:rsidRDefault="00956D3B" w:rsidP="00956D3B">
      <w:pPr>
        <w:pStyle w:val="Heading1"/>
        <w:rPr>
          <w:noProof/>
        </w:rPr>
      </w:pPr>
      <w:r>
        <w:rPr>
          <w:noProof/>
        </w:rPr>
        <w:t>A Few Important Elements</w:t>
      </w:r>
    </w:p>
    <w:p w14:paraId="14908083" w14:textId="61A8F27C" w:rsidR="001F60E7" w:rsidRDefault="00956D3B" w:rsidP="00956D3B">
      <w:r>
        <w:t>This document is meant to be a brief look under the hood at KML, not an exhaustive catalog of or tutorial on the KML elements. However, it is useful to become familiar with a few key elements.</w:t>
      </w:r>
    </w:p>
    <w:p w14:paraId="24473904" w14:textId="77777777" w:rsidR="006A1DB0" w:rsidRDefault="006A1DB0" w:rsidP="00956D3B">
      <w:pPr>
        <w:rPr>
          <w:rStyle w:val="PreformattedText"/>
        </w:rPr>
      </w:pPr>
    </w:p>
    <w:p w14:paraId="296B57C4" w14:textId="12DF86E8" w:rsidR="00956D3B" w:rsidRDefault="00C00406" w:rsidP="00956D3B">
      <w:r>
        <w:t xml:space="preserve">These features can be points, lines, areas, 3D models, or a combination. The placemark also contains descriptive information about the feature(s), such as the </w:t>
      </w:r>
      <w:r w:rsidRPr="00C00406">
        <w:rPr>
          <w:rStyle w:val="PreformattedText"/>
        </w:rPr>
        <w:t>name</w:t>
      </w:r>
      <w:r>
        <w:t xml:space="preserve"> in the Wilkeson Quarry KML. Finally, placemarks have some formatting information. In the Wilkeson Quarry KML, the </w:t>
      </w:r>
      <w:r w:rsidRPr="00C00406">
        <w:rPr>
          <w:rStyle w:val="PreformattedText"/>
        </w:rPr>
        <w:t>styleUrl</w:t>
      </w:r>
      <w:r>
        <w:t xml:space="preserve"> element links to a section of the KML where there are instructions about the icon to use for the placemark, the scale, etc.</w:t>
      </w:r>
    </w:p>
    <w:p w14:paraId="406994E0" w14:textId="68C8F7EB" w:rsidR="00C00406" w:rsidRDefault="00C00406" w:rsidP="00956D3B">
      <w:pPr>
        <w:rPr>
          <w:i/>
        </w:rPr>
      </w:pPr>
      <w:r w:rsidRPr="00C00406">
        <w:rPr>
          <w:rStyle w:val="PreformattedText"/>
        </w:rPr>
        <w:t>Point</w:t>
      </w:r>
      <w:r>
        <w:t>: This specifies that the data from the placemark represent a single point.</w:t>
      </w:r>
      <w:r w:rsidR="006A1DB0">
        <w:t xml:space="preserve"> The </w:t>
      </w:r>
      <w:r w:rsidR="006A1DB0" w:rsidRPr="006A1DB0">
        <w:rPr>
          <w:rStyle w:val="PreformattedText"/>
        </w:rPr>
        <w:t>Point</w:t>
      </w:r>
      <w:r w:rsidR="006A1DB0">
        <w:t xml:space="preserve"> element contains the </w:t>
      </w:r>
      <w:r w:rsidR="006A1DB0" w:rsidRPr="00E003B8">
        <w:rPr>
          <w:rStyle w:val="PreformattedText"/>
        </w:rPr>
        <w:t>coordinate</w:t>
      </w:r>
      <w:r w:rsidR="006A1DB0" w:rsidRPr="00E003B8">
        <w:t>s</w:t>
      </w:r>
      <w:r w:rsidR="006A1DB0">
        <w:t xml:space="preserve"> of the feature’s location. </w:t>
      </w:r>
      <w:r w:rsidR="006A1DB0">
        <w:rPr>
          <w:i/>
        </w:rPr>
        <w:t>Note that &lt;coordinate&gt; elements have longitude before latitude, and that they have ne</w:t>
      </w:r>
      <w:r w:rsidR="00E003B8">
        <w:rPr>
          <w:i/>
        </w:rPr>
        <w:t>gative signs for west longitude. The three numbers after the &lt;</w:t>
      </w:r>
      <w:r w:rsidR="00E003B8" w:rsidRPr="00E003B8">
        <w:rPr>
          <w:rStyle w:val="PreformattedText"/>
          <w:i w:val="0"/>
        </w:rPr>
        <w:t>coordinate</w:t>
      </w:r>
      <w:r w:rsidR="00E003B8">
        <w:rPr>
          <w:rStyle w:val="PreformattedText"/>
          <w:i w:val="0"/>
        </w:rPr>
        <w:t>&gt;</w:t>
      </w:r>
      <w:r w:rsidR="00E003B8">
        <w:rPr>
          <w:i/>
        </w:rPr>
        <w:t xml:space="preserve"> tag are longitude, latitude, and altitude.</w:t>
      </w:r>
    </w:p>
    <w:p w14:paraId="0E9C4B99" w14:textId="77777777" w:rsidR="006A1DB0" w:rsidRPr="006A1DB0" w:rsidRDefault="006A1DB0" w:rsidP="00956D3B">
      <w:pPr>
        <w:rPr>
          <w:i/>
        </w:rPr>
      </w:pPr>
    </w:p>
    <w:p w14:paraId="4D70A28D" w14:textId="4A4D974B" w:rsidR="00C00406" w:rsidRDefault="003E23EF" w:rsidP="003E23EF">
      <w:pPr>
        <w:pStyle w:val="Heading1"/>
      </w:pPr>
      <w:r>
        <w:t>Useful HTML Tags</w:t>
      </w:r>
    </w:p>
    <w:tbl>
      <w:tblPr>
        <w:tblStyle w:val="TableGrid"/>
        <w:tblW w:w="0" w:type="auto"/>
        <w:tblLook w:val="04A0" w:firstRow="1" w:lastRow="0" w:firstColumn="1" w:lastColumn="0" w:noHBand="0" w:noVBand="1"/>
      </w:tblPr>
      <w:tblGrid>
        <w:gridCol w:w="2186"/>
        <w:gridCol w:w="2792"/>
        <w:gridCol w:w="3878"/>
      </w:tblGrid>
      <w:tr w:rsidR="003E23EF" w14:paraId="32EF26E6" w14:textId="77777777" w:rsidTr="00790F8C">
        <w:tc>
          <w:tcPr>
            <w:tcW w:w="2186" w:type="dxa"/>
          </w:tcPr>
          <w:p w14:paraId="6541EC92" w14:textId="628BC1BE" w:rsidR="003E23EF" w:rsidRDefault="003E23EF" w:rsidP="003E23EF">
            <w:pPr>
              <w:pStyle w:val="Heading2"/>
            </w:pPr>
            <w:r>
              <w:t>To make…</w:t>
            </w:r>
          </w:p>
        </w:tc>
        <w:tc>
          <w:tcPr>
            <w:tcW w:w="2792" w:type="dxa"/>
          </w:tcPr>
          <w:p w14:paraId="2D1D8198" w14:textId="370AEB4E" w:rsidR="003E23EF" w:rsidRDefault="003E23EF" w:rsidP="003E23EF">
            <w:pPr>
              <w:pStyle w:val="Heading2"/>
            </w:pPr>
            <w:r>
              <w:t>…use this tag</w:t>
            </w:r>
          </w:p>
        </w:tc>
        <w:tc>
          <w:tcPr>
            <w:tcW w:w="3878" w:type="dxa"/>
          </w:tcPr>
          <w:p w14:paraId="600174EA" w14:textId="38F1E3DB" w:rsidR="003E23EF" w:rsidRDefault="003E23EF" w:rsidP="003E23EF">
            <w:pPr>
              <w:pStyle w:val="Heading2"/>
            </w:pPr>
            <w:r>
              <w:t>Example</w:t>
            </w:r>
          </w:p>
        </w:tc>
      </w:tr>
      <w:tr w:rsidR="003E23EF" w14:paraId="53C6CA4E" w14:textId="77777777" w:rsidTr="00790F8C">
        <w:tc>
          <w:tcPr>
            <w:tcW w:w="2186" w:type="dxa"/>
          </w:tcPr>
          <w:p w14:paraId="1BB422FE" w14:textId="32BF1E34" w:rsidR="003E23EF" w:rsidRPr="003A7296" w:rsidRDefault="003E23EF" w:rsidP="003E23EF">
            <w:pPr>
              <w:rPr>
                <w:sz w:val="18"/>
              </w:rPr>
            </w:pPr>
            <w:r w:rsidRPr="003A7296">
              <w:rPr>
                <w:sz w:val="18"/>
              </w:rPr>
              <w:t>A heading</w:t>
            </w:r>
          </w:p>
        </w:tc>
        <w:tc>
          <w:tcPr>
            <w:tcW w:w="2792" w:type="dxa"/>
          </w:tcPr>
          <w:p w14:paraId="68F67BF7" w14:textId="77777777" w:rsidR="003E23EF" w:rsidRPr="003A7296" w:rsidRDefault="003E23EF" w:rsidP="003E23EF">
            <w:pPr>
              <w:rPr>
                <w:rStyle w:val="PreformattedText"/>
                <w:i w:val="0"/>
                <w:sz w:val="18"/>
              </w:rPr>
            </w:pPr>
            <w:r w:rsidRPr="003A7296">
              <w:rPr>
                <w:rStyle w:val="PreformattedText"/>
                <w:i w:val="0"/>
                <w:sz w:val="18"/>
              </w:rPr>
              <w:t>&lt;h1&gt;&lt;/h1&gt;</w:t>
            </w:r>
          </w:p>
          <w:p w14:paraId="26E43B8F" w14:textId="77777777" w:rsidR="003E23EF" w:rsidRPr="003A7296" w:rsidRDefault="003E23EF" w:rsidP="003E23EF">
            <w:pPr>
              <w:rPr>
                <w:rStyle w:val="PreformattedText"/>
                <w:i w:val="0"/>
                <w:sz w:val="18"/>
              </w:rPr>
            </w:pPr>
            <w:r w:rsidRPr="003A7296">
              <w:rPr>
                <w:rStyle w:val="PreformattedText"/>
                <w:i w:val="0"/>
                <w:sz w:val="18"/>
              </w:rPr>
              <w:t>&lt;h2&gt;&lt;/h2&gt;</w:t>
            </w:r>
          </w:p>
          <w:p w14:paraId="68AF3127" w14:textId="16ABF5DC" w:rsidR="00C72686" w:rsidRPr="003A7296" w:rsidRDefault="00C72686" w:rsidP="003A7296">
            <w:pPr>
              <w:rPr>
                <w:sz w:val="18"/>
              </w:rPr>
            </w:pPr>
            <w:r w:rsidRPr="003A7296">
              <w:rPr>
                <w:sz w:val="18"/>
              </w:rPr>
              <w:t>etc…</w:t>
            </w:r>
          </w:p>
        </w:tc>
        <w:tc>
          <w:tcPr>
            <w:tcW w:w="3878" w:type="dxa"/>
          </w:tcPr>
          <w:p w14:paraId="23FD9EEE" w14:textId="5E03C054" w:rsidR="003E23EF" w:rsidRPr="003A7296" w:rsidRDefault="00C72686" w:rsidP="003E23EF">
            <w:pPr>
              <w:rPr>
                <w:rStyle w:val="PreformattedText"/>
                <w:i w:val="0"/>
                <w:sz w:val="18"/>
              </w:rPr>
            </w:pPr>
            <w:r w:rsidRPr="003A7296">
              <w:rPr>
                <w:rStyle w:val="PreformattedText"/>
                <w:i w:val="0"/>
                <w:sz w:val="18"/>
              </w:rPr>
              <w:t>&lt;h1&gt;Title of my Placemark&lt;/h1&gt;</w:t>
            </w:r>
          </w:p>
        </w:tc>
      </w:tr>
      <w:tr w:rsidR="003E23EF" w14:paraId="27D75800" w14:textId="77777777" w:rsidTr="00790F8C">
        <w:tc>
          <w:tcPr>
            <w:tcW w:w="2186" w:type="dxa"/>
          </w:tcPr>
          <w:p w14:paraId="0C4BF4DF" w14:textId="50F63453" w:rsidR="003E23EF" w:rsidRPr="003A7296" w:rsidRDefault="00C72686" w:rsidP="003E23EF">
            <w:pPr>
              <w:rPr>
                <w:sz w:val="18"/>
              </w:rPr>
            </w:pPr>
            <w:r w:rsidRPr="003A7296">
              <w:rPr>
                <w:sz w:val="18"/>
              </w:rPr>
              <w:t>Bold type</w:t>
            </w:r>
          </w:p>
        </w:tc>
        <w:tc>
          <w:tcPr>
            <w:tcW w:w="2792" w:type="dxa"/>
          </w:tcPr>
          <w:p w14:paraId="58FDBD04" w14:textId="66F2FC8C" w:rsidR="003E23EF" w:rsidRPr="003A7296" w:rsidRDefault="00C72686" w:rsidP="003E23EF">
            <w:pPr>
              <w:rPr>
                <w:rStyle w:val="PreformattedText"/>
                <w:i w:val="0"/>
                <w:sz w:val="18"/>
              </w:rPr>
            </w:pPr>
            <w:r w:rsidRPr="003A7296">
              <w:rPr>
                <w:rStyle w:val="PreformattedText"/>
                <w:i w:val="0"/>
                <w:sz w:val="18"/>
              </w:rPr>
              <w:t>&lt;b&gt;&lt;/b&gt;</w:t>
            </w:r>
          </w:p>
        </w:tc>
        <w:tc>
          <w:tcPr>
            <w:tcW w:w="3878" w:type="dxa"/>
          </w:tcPr>
          <w:p w14:paraId="19493087" w14:textId="1B4A9A4C" w:rsidR="003E23EF" w:rsidRPr="003A7296" w:rsidRDefault="00896AB3" w:rsidP="00896AB3">
            <w:pPr>
              <w:rPr>
                <w:rStyle w:val="PreformattedText"/>
                <w:i w:val="0"/>
                <w:sz w:val="18"/>
              </w:rPr>
            </w:pPr>
            <w:r w:rsidRPr="003A7296">
              <w:rPr>
                <w:rStyle w:val="PreformattedText"/>
                <w:i w:val="0"/>
                <w:sz w:val="18"/>
              </w:rPr>
              <w:t>&lt;b&gt;boldface&lt;/b&gt;</w:t>
            </w:r>
          </w:p>
        </w:tc>
      </w:tr>
      <w:tr w:rsidR="003E23EF" w14:paraId="18A6CB2E" w14:textId="77777777" w:rsidTr="00790F8C">
        <w:tc>
          <w:tcPr>
            <w:tcW w:w="2186" w:type="dxa"/>
          </w:tcPr>
          <w:p w14:paraId="0B57D13E" w14:textId="10423DE1" w:rsidR="003E23EF" w:rsidRPr="003A7296" w:rsidRDefault="00C72686" w:rsidP="003E23EF">
            <w:pPr>
              <w:rPr>
                <w:sz w:val="18"/>
              </w:rPr>
            </w:pPr>
            <w:r w:rsidRPr="003A7296">
              <w:rPr>
                <w:sz w:val="18"/>
              </w:rPr>
              <w:t>Italic type</w:t>
            </w:r>
          </w:p>
        </w:tc>
        <w:tc>
          <w:tcPr>
            <w:tcW w:w="2792" w:type="dxa"/>
          </w:tcPr>
          <w:p w14:paraId="4302F7D0" w14:textId="0E90E021" w:rsidR="003E23EF" w:rsidRPr="003A7296" w:rsidRDefault="00C72686" w:rsidP="003E23EF">
            <w:pPr>
              <w:rPr>
                <w:rStyle w:val="PreformattedText"/>
                <w:i w:val="0"/>
                <w:sz w:val="18"/>
              </w:rPr>
            </w:pPr>
            <w:r w:rsidRPr="003A7296">
              <w:rPr>
                <w:rStyle w:val="PreformattedText"/>
                <w:i w:val="0"/>
                <w:sz w:val="18"/>
              </w:rPr>
              <w:t>&lt;i&gt;&lt;/i&gt;</w:t>
            </w:r>
          </w:p>
        </w:tc>
        <w:tc>
          <w:tcPr>
            <w:tcW w:w="3878" w:type="dxa"/>
          </w:tcPr>
          <w:p w14:paraId="63E9BA8E" w14:textId="30C8D731" w:rsidR="003E23EF" w:rsidRPr="003A7296" w:rsidRDefault="00896AB3" w:rsidP="003E23EF">
            <w:pPr>
              <w:rPr>
                <w:rStyle w:val="PreformattedText"/>
                <w:i w:val="0"/>
                <w:sz w:val="18"/>
              </w:rPr>
            </w:pPr>
            <w:r w:rsidRPr="003A7296">
              <w:rPr>
                <w:rStyle w:val="PreformattedText"/>
                <w:i w:val="0"/>
                <w:sz w:val="18"/>
              </w:rPr>
              <w:t>&lt;i&gt;italicized text&lt;/i&gt;</w:t>
            </w:r>
          </w:p>
        </w:tc>
      </w:tr>
      <w:tr w:rsidR="003E23EF" w14:paraId="63E855A8" w14:textId="77777777" w:rsidTr="00790F8C">
        <w:tc>
          <w:tcPr>
            <w:tcW w:w="2186" w:type="dxa"/>
          </w:tcPr>
          <w:p w14:paraId="51CD6546" w14:textId="12CF674C" w:rsidR="003E23EF" w:rsidRPr="003A7296" w:rsidRDefault="00C72686" w:rsidP="003E23EF">
            <w:pPr>
              <w:rPr>
                <w:sz w:val="18"/>
              </w:rPr>
            </w:pPr>
            <w:r w:rsidRPr="003A7296">
              <w:rPr>
                <w:sz w:val="18"/>
              </w:rPr>
              <w:t>A paragraph</w:t>
            </w:r>
          </w:p>
        </w:tc>
        <w:tc>
          <w:tcPr>
            <w:tcW w:w="2792" w:type="dxa"/>
          </w:tcPr>
          <w:p w14:paraId="4FB305CC" w14:textId="39BA7952" w:rsidR="003E23EF" w:rsidRPr="003A7296" w:rsidRDefault="00C72686" w:rsidP="003E23EF">
            <w:pPr>
              <w:rPr>
                <w:rStyle w:val="PreformattedText"/>
                <w:i w:val="0"/>
                <w:sz w:val="18"/>
              </w:rPr>
            </w:pPr>
            <w:r w:rsidRPr="003A7296">
              <w:rPr>
                <w:rStyle w:val="PreformattedText"/>
                <w:i w:val="0"/>
                <w:sz w:val="18"/>
              </w:rPr>
              <w:t>&lt;p&gt;</w:t>
            </w:r>
          </w:p>
        </w:tc>
        <w:tc>
          <w:tcPr>
            <w:tcW w:w="3878" w:type="dxa"/>
          </w:tcPr>
          <w:p w14:paraId="21F23502" w14:textId="222CEE90" w:rsidR="003E23EF" w:rsidRPr="003A7296" w:rsidRDefault="00C72686" w:rsidP="003E23EF">
            <w:pPr>
              <w:rPr>
                <w:rStyle w:val="PreformattedText"/>
                <w:i w:val="0"/>
                <w:sz w:val="18"/>
              </w:rPr>
            </w:pPr>
            <w:r w:rsidRPr="003A7296">
              <w:rPr>
                <w:rStyle w:val="PreformattedText"/>
                <w:i w:val="0"/>
                <w:sz w:val="18"/>
              </w:rPr>
              <w:t xml:space="preserve">&lt;p&gt;Paragraph text. This will be </w:t>
            </w:r>
            <w:r w:rsidR="00896AB3" w:rsidRPr="003A7296">
              <w:rPr>
                <w:rStyle w:val="PreformattedText"/>
                <w:i w:val="0"/>
                <w:sz w:val="18"/>
              </w:rPr>
              <w:t>separated by line breaks from the previous paragraph and indented.</w:t>
            </w:r>
          </w:p>
        </w:tc>
      </w:tr>
      <w:tr w:rsidR="003E23EF" w14:paraId="553321E3" w14:textId="77777777" w:rsidTr="00790F8C">
        <w:tc>
          <w:tcPr>
            <w:tcW w:w="2186" w:type="dxa"/>
          </w:tcPr>
          <w:p w14:paraId="632AF641" w14:textId="180E2556" w:rsidR="003E23EF" w:rsidRPr="003A7296" w:rsidRDefault="00896AB3" w:rsidP="003E23EF">
            <w:pPr>
              <w:rPr>
                <w:sz w:val="18"/>
              </w:rPr>
            </w:pPr>
            <w:r w:rsidRPr="003A7296">
              <w:rPr>
                <w:sz w:val="18"/>
              </w:rPr>
              <w:t>A link</w:t>
            </w:r>
          </w:p>
        </w:tc>
        <w:tc>
          <w:tcPr>
            <w:tcW w:w="2792" w:type="dxa"/>
          </w:tcPr>
          <w:p w14:paraId="02360EDB" w14:textId="50200069" w:rsidR="003E23EF" w:rsidRPr="003A7296" w:rsidRDefault="00896AB3" w:rsidP="003E23EF">
            <w:pPr>
              <w:rPr>
                <w:rStyle w:val="PreformattedText"/>
                <w:i w:val="0"/>
                <w:sz w:val="18"/>
              </w:rPr>
            </w:pPr>
            <w:r w:rsidRPr="003A7296">
              <w:rPr>
                <w:rStyle w:val="PreformattedText"/>
                <w:i w:val="0"/>
                <w:sz w:val="18"/>
              </w:rPr>
              <w:t>&lt;a href=”</w:t>
            </w:r>
            <w:r w:rsidRPr="003A7296">
              <w:rPr>
                <w:rStyle w:val="PreformattedText"/>
                <w:sz w:val="18"/>
              </w:rPr>
              <w:t>link_address</w:t>
            </w:r>
            <w:r w:rsidRPr="003A7296">
              <w:rPr>
                <w:rStyle w:val="PreformattedText"/>
                <w:i w:val="0"/>
                <w:sz w:val="18"/>
              </w:rPr>
              <w:t>”&gt;</w:t>
            </w:r>
            <w:r w:rsidR="003A7296" w:rsidRPr="003A7296">
              <w:rPr>
                <w:rStyle w:val="PreformattedText"/>
                <w:i w:val="0"/>
                <w:sz w:val="18"/>
              </w:rPr>
              <w:t>&lt;/a&gt;</w:t>
            </w:r>
          </w:p>
        </w:tc>
        <w:tc>
          <w:tcPr>
            <w:tcW w:w="3878" w:type="dxa"/>
          </w:tcPr>
          <w:p w14:paraId="6EE4A8F8" w14:textId="14C2342E" w:rsidR="003E23EF" w:rsidRPr="003A7296" w:rsidRDefault="003A7296" w:rsidP="003A7296">
            <w:pPr>
              <w:rPr>
                <w:rStyle w:val="PreformattedText"/>
                <w:i w:val="0"/>
                <w:sz w:val="18"/>
              </w:rPr>
            </w:pPr>
            <w:r w:rsidRPr="003A7296">
              <w:rPr>
                <w:rStyle w:val="PreformattedText"/>
                <w:i w:val="0"/>
                <w:sz w:val="18"/>
              </w:rPr>
              <w:t>&lt;a href=”http://earth.google.com”&gt;Google Earth&lt;/a&gt;</w:t>
            </w:r>
          </w:p>
        </w:tc>
      </w:tr>
      <w:tr w:rsidR="003E23EF" w14:paraId="24153364" w14:textId="77777777" w:rsidTr="00790F8C">
        <w:tc>
          <w:tcPr>
            <w:tcW w:w="2186" w:type="dxa"/>
          </w:tcPr>
          <w:p w14:paraId="77E869D8" w14:textId="77777777" w:rsidR="003E23EF" w:rsidRDefault="003A7296" w:rsidP="003E23EF">
            <w:pPr>
              <w:rPr>
                <w:sz w:val="18"/>
              </w:rPr>
            </w:pPr>
            <w:r>
              <w:rPr>
                <w:sz w:val="18"/>
              </w:rPr>
              <w:t>An image</w:t>
            </w:r>
          </w:p>
          <w:p w14:paraId="25A7F2AF" w14:textId="634623EF" w:rsidR="00453E7D" w:rsidRPr="00453E7D" w:rsidRDefault="00453E7D" w:rsidP="00453E7D">
            <w:pPr>
              <w:rPr>
                <w:i/>
                <w:sz w:val="18"/>
              </w:rPr>
            </w:pPr>
            <w:r>
              <w:rPr>
                <w:sz w:val="18"/>
              </w:rPr>
              <w:t>(</w:t>
            </w:r>
            <w:r>
              <w:rPr>
                <w:i/>
                <w:sz w:val="18"/>
              </w:rPr>
              <w:t>Note: it is good practice to link to images online using their full URLs – http://…etc… - rather than to files on your computer, so that when you distribute KML files, users have access to the images.)</w:t>
            </w:r>
          </w:p>
        </w:tc>
        <w:tc>
          <w:tcPr>
            <w:tcW w:w="2792" w:type="dxa"/>
          </w:tcPr>
          <w:p w14:paraId="3715E8A9" w14:textId="6AB38869" w:rsidR="003E23EF" w:rsidRPr="003A7296" w:rsidRDefault="003A7296" w:rsidP="003A7296">
            <w:pPr>
              <w:rPr>
                <w:rStyle w:val="PreformattedText"/>
                <w:sz w:val="18"/>
              </w:rPr>
            </w:pPr>
            <w:r>
              <w:rPr>
                <w:rStyle w:val="PreformattedText"/>
                <w:i w:val="0"/>
                <w:sz w:val="18"/>
              </w:rPr>
              <w:t>&lt;img src=”</w:t>
            </w:r>
            <w:r>
              <w:rPr>
                <w:rStyle w:val="PreformattedText"/>
                <w:sz w:val="18"/>
              </w:rPr>
              <w:t>image_address”&gt;</w:t>
            </w:r>
          </w:p>
        </w:tc>
        <w:tc>
          <w:tcPr>
            <w:tcW w:w="3878" w:type="dxa"/>
          </w:tcPr>
          <w:p w14:paraId="5E8B6100" w14:textId="072FC92E" w:rsidR="003E23EF" w:rsidRPr="003A7296" w:rsidRDefault="003A7296" w:rsidP="003E23EF">
            <w:pPr>
              <w:rPr>
                <w:rStyle w:val="PreformattedText"/>
                <w:i w:val="0"/>
                <w:sz w:val="18"/>
              </w:rPr>
            </w:pPr>
            <w:r>
              <w:rPr>
                <w:rStyle w:val="PreformattedText"/>
                <w:i w:val="0"/>
                <w:sz w:val="18"/>
              </w:rPr>
              <w:t>&lt;img src=”</w:t>
            </w:r>
            <w:r w:rsidRPr="003A7296">
              <w:t xml:space="preserve"> </w:t>
            </w:r>
            <w:r w:rsidRPr="003A7296">
              <w:rPr>
                <w:rStyle w:val="PreformattedText"/>
                <w:sz w:val="18"/>
              </w:rPr>
              <w:t>http://pubs.usgs.gov/fs/1997/fs113-97/resources/AshCloud.jpg</w:t>
            </w:r>
            <w:r>
              <w:rPr>
                <w:rStyle w:val="PreformattedText"/>
                <w:sz w:val="18"/>
              </w:rPr>
              <w:t>”&gt;</w:t>
            </w:r>
          </w:p>
        </w:tc>
      </w:tr>
      <w:tr w:rsidR="003E23EF" w14:paraId="5D7CFCD0" w14:textId="77777777" w:rsidTr="00790F8C">
        <w:tc>
          <w:tcPr>
            <w:tcW w:w="2186" w:type="dxa"/>
          </w:tcPr>
          <w:p w14:paraId="5C613681" w14:textId="14DD7D8A" w:rsidR="003E23EF" w:rsidRPr="003A7296" w:rsidRDefault="00453E7D" w:rsidP="003E23EF">
            <w:pPr>
              <w:rPr>
                <w:sz w:val="18"/>
              </w:rPr>
            </w:pPr>
            <w:r>
              <w:rPr>
                <w:sz w:val="18"/>
              </w:rPr>
              <w:t>A table</w:t>
            </w:r>
          </w:p>
        </w:tc>
        <w:tc>
          <w:tcPr>
            <w:tcW w:w="2792" w:type="dxa"/>
          </w:tcPr>
          <w:p w14:paraId="1025D853" w14:textId="77777777" w:rsidR="003E23EF" w:rsidRDefault="00453E7D" w:rsidP="003E23EF">
            <w:pPr>
              <w:rPr>
                <w:rStyle w:val="PreformattedText"/>
                <w:i w:val="0"/>
                <w:sz w:val="18"/>
              </w:rPr>
            </w:pPr>
            <w:r>
              <w:rPr>
                <w:rStyle w:val="PreformattedText"/>
                <w:i w:val="0"/>
                <w:sz w:val="18"/>
              </w:rPr>
              <w:t>&lt;table&gt;</w:t>
            </w:r>
          </w:p>
          <w:p w14:paraId="2447CB2E" w14:textId="3E23DCB7" w:rsidR="00453E7D" w:rsidRDefault="00453E7D" w:rsidP="003E23EF">
            <w:pPr>
              <w:rPr>
                <w:rStyle w:val="PreformattedText"/>
                <w:i w:val="0"/>
                <w:sz w:val="18"/>
              </w:rPr>
            </w:pPr>
            <w:r>
              <w:rPr>
                <w:rStyle w:val="PreformattedText"/>
                <w:i w:val="0"/>
                <w:sz w:val="18"/>
              </w:rPr>
              <w:t xml:space="preserve">   &lt;tr&gt;</w:t>
            </w:r>
            <w:r w:rsidR="00790F8C">
              <w:rPr>
                <w:rStyle w:val="PreformattedText"/>
                <w:i w:val="0"/>
                <w:sz w:val="18"/>
              </w:rPr>
              <w:t>&lt;!-- row&gt;</w:t>
            </w:r>
          </w:p>
          <w:p w14:paraId="0FA9713E" w14:textId="00B0073B" w:rsidR="00453E7D" w:rsidRDefault="00453E7D" w:rsidP="003E23EF">
            <w:pPr>
              <w:rPr>
                <w:rStyle w:val="PreformattedText"/>
                <w:i w:val="0"/>
                <w:sz w:val="18"/>
              </w:rPr>
            </w:pPr>
            <w:r>
              <w:rPr>
                <w:rStyle w:val="PreformattedText"/>
                <w:i w:val="0"/>
                <w:sz w:val="18"/>
              </w:rPr>
              <w:t xml:space="preserve">      &lt;td&gt;&lt;/td&gt;</w:t>
            </w:r>
            <w:r w:rsidR="00790F8C">
              <w:rPr>
                <w:rStyle w:val="PreformattedText"/>
                <w:i w:val="0"/>
                <w:sz w:val="18"/>
              </w:rPr>
              <w:t xml:space="preserve"> &lt;!-- data&gt;</w:t>
            </w:r>
          </w:p>
          <w:p w14:paraId="0297E449" w14:textId="77777777" w:rsidR="00790F8C" w:rsidRDefault="00790F8C" w:rsidP="003E23EF">
            <w:pPr>
              <w:rPr>
                <w:rStyle w:val="PreformattedText"/>
                <w:i w:val="0"/>
                <w:sz w:val="18"/>
              </w:rPr>
            </w:pPr>
            <w:r>
              <w:rPr>
                <w:rStyle w:val="PreformattedText"/>
                <w:i w:val="0"/>
                <w:sz w:val="18"/>
              </w:rPr>
              <w:t xml:space="preserve">   &lt;/tr&gt;</w:t>
            </w:r>
          </w:p>
          <w:p w14:paraId="1874CF07" w14:textId="181D7BD2" w:rsidR="00790F8C" w:rsidRPr="003A7296" w:rsidRDefault="00790F8C" w:rsidP="003E23EF">
            <w:pPr>
              <w:rPr>
                <w:rStyle w:val="PreformattedText"/>
                <w:i w:val="0"/>
                <w:sz w:val="18"/>
              </w:rPr>
            </w:pPr>
            <w:r>
              <w:rPr>
                <w:rStyle w:val="PreformattedText"/>
                <w:i w:val="0"/>
                <w:sz w:val="18"/>
              </w:rPr>
              <w:t>&lt;/table&gt;</w:t>
            </w:r>
          </w:p>
        </w:tc>
        <w:tc>
          <w:tcPr>
            <w:tcW w:w="3878" w:type="dxa"/>
          </w:tcPr>
          <w:p w14:paraId="1A757413" w14:textId="77777777" w:rsidR="00790F8C" w:rsidRDefault="00790F8C" w:rsidP="00790F8C">
            <w:pPr>
              <w:rPr>
                <w:rStyle w:val="PreformattedText"/>
                <w:i w:val="0"/>
                <w:sz w:val="18"/>
              </w:rPr>
            </w:pPr>
            <w:r>
              <w:rPr>
                <w:rStyle w:val="PreformattedText"/>
                <w:i w:val="0"/>
                <w:sz w:val="18"/>
              </w:rPr>
              <w:t>&lt;table&gt;</w:t>
            </w:r>
          </w:p>
          <w:p w14:paraId="26F2BA58" w14:textId="459F3D5D" w:rsidR="00790F8C" w:rsidRDefault="00790F8C" w:rsidP="00790F8C">
            <w:pPr>
              <w:rPr>
                <w:rStyle w:val="PreformattedText"/>
                <w:i w:val="0"/>
                <w:sz w:val="18"/>
              </w:rPr>
            </w:pPr>
            <w:r>
              <w:rPr>
                <w:rStyle w:val="PreformattedText"/>
                <w:i w:val="0"/>
                <w:sz w:val="18"/>
              </w:rPr>
              <w:t xml:space="preserve">   &lt;tr&gt;</w:t>
            </w:r>
          </w:p>
          <w:p w14:paraId="012DF392" w14:textId="77777777" w:rsidR="00790F8C" w:rsidRDefault="00790F8C" w:rsidP="00790F8C">
            <w:pPr>
              <w:rPr>
                <w:rStyle w:val="PreformattedText"/>
                <w:i w:val="0"/>
                <w:sz w:val="18"/>
              </w:rPr>
            </w:pPr>
            <w:r>
              <w:rPr>
                <w:rStyle w:val="PreformattedText"/>
                <w:i w:val="0"/>
                <w:sz w:val="18"/>
              </w:rPr>
              <w:t xml:space="preserve">      &lt;td&gt;Row 1 Column 1&lt;/td&gt;</w:t>
            </w:r>
          </w:p>
          <w:p w14:paraId="5AE5E062" w14:textId="42BB49DF" w:rsidR="00790F8C" w:rsidRDefault="00790F8C" w:rsidP="00790F8C">
            <w:pPr>
              <w:rPr>
                <w:rStyle w:val="PreformattedText"/>
                <w:i w:val="0"/>
                <w:sz w:val="18"/>
              </w:rPr>
            </w:pPr>
            <w:r>
              <w:rPr>
                <w:rStyle w:val="PreformattedText"/>
                <w:i w:val="0"/>
                <w:sz w:val="18"/>
              </w:rPr>
              <w:t xml:space="preserve">      &lt;td&gt;Row 1 Column 2&lt;/td&gt;</w:t>
            </w:r>
          </w:p>
          <w:p w14:paraId="5E8CA97E" w14:textId="7EF39DAD" w:rsidR="00790F8C" w:rsidRDefault="00790F8C" w:rsidP="00790F8C">
            <w:pPr>
              <w:rPr>
                <w:rStyle w:val="PreformattedText"/>
                <w:i w:val="0"/>
                <w:sz w:val="18"/>
              </w:rPr>
            </w:pPr>
            <w:r>
              <w:rPr>
                <w:rStyle w:val="PreformattedText"/>
                <w:i w:val="0"/>
                <w:sz w:val="18"/>
              </w:rPr>
              <w:t xml:space="preserve">   &lt;/tr&gt;</w:t>
            </w:r>
          </w:p>
          <w:p w14:paraId="13EB90D4" w14:textId="77777777" w:rsidR="00790F8C" w:rsidRDefault="00790F8C" w:rsidP="00790F8C">
            <w:pPr>
              <w:rPr>
                <w:rStyle w:val="PreformattedText"/>
                <w:i w:val="0"/>
                <w:sz w:val="18"/>
              </w:rPr>
            </w:pPr>
            <w:r>
              <w:rPr>
                <w:rStyle w:val="PreformattedText"/>
                <w:i w:val="0"/>
                <w:sz w:val="18"/>
              </w:rPr>
              <w:t xml:space="preserve">   &lt;tr&gt;</w:t>
            </w:r>
          </w:p>
          <w:p w14:paraId="4F1FCE09" w14:textId="0C2FF0E0" w:rsidR="00790F8C" w:rsidRDefault="00790F8C" w:rsidP="00790F8C">
            <w:pPr>
              <w:rPr>
                <w:rStyle w:val="PreformattedText"/>
                <w:i w:val="0"/>
                <w:sz w:val="18"/>
              </w:rPr>
            </w:pPr>
            <w:r>
              <w:rPr>
                <w:rStyle w:val="PreformattedText"/>
                <w:i w:val="0"/>
                <w:sz w:val="18"/>
              </w:rPr>
              <w:t xml:space="preserve">      &lt;td&gt;Row 2 Column 1&lt;/td&gt;</w:t>
            </w:r>
          </w:p>
          <w:p w14:paraId="123011E1" w14:textId="5E4987FB" w:rsidR="00790F8C" w:rsidRDefault="00790F8C" w:rsidP="00790F8C">
            <w:pPr>
              <w:rPr>
                <w:rStyle w:val="PreformattedText"/>
                <w:i w:val="0"/>
                <w:sz w:val="18"/>
              </w:rPr>
            </w:pPr>
            <w:r>
              <w:rPr>
                <w:rStyle w:val="PreformattedText"/>
                <w:i w:val="0"/>
                <w:sz w:val="18"/>
              </w:rPr>
              <w:t xml:space="preserve">      &lt;td&gt;Row 2 Column 2&lt;/td&gt;</w:t>
            </w:r>
          </w:p>
          <w:p w14:paraId="592A99B6" w14:textId="77777777" w:rsidR="00790F8C" w:rsidRDefault="00790F8C" w:rsidP="00790F8C">
            <w:pPr>
              <w:rPr>
                <w:rStyle w:val="PreformattedText"/>
                <w:i w:val="0"/>
                <w:sz w:val="18"/>
              </w:rPr>
            </w:pPr>
            <w:r>
              <w:rPr>
                <w:rStyle w:val="PreformattedText"/>
                <w:i w:val="0"/>
                <w:sz w:val="18"/>
              </w:rPr>
              <w:t xml:space="preserve">   &lt;/tr&gt;</w:t>
            </w:r>
          </w:p>
          <w:p w14:paraId="5437030D" w14:textId="554F2076" w:rsidR="003E23EF" w:rsidRPr="003A7296" w:rsidRDefault="00790F8C" w:rsidP="00790F8C">
            <w:pPr>
              <w:rPr>
                <w:rStyle w:val="PreformattedText"/>
                <w:i w:val="0"/>
                <w:sz w:val="18"/>
              </w:rPr>
            </w:pPr>
            <w:r>
              <w:rPr>
                <w:rStyle w:val="PreformattedText"/>
                <w:i w:val="0"/>
                <w:sz w:val="18"/>
              </w:rPr>
              <w:t>&lt;/table&gt;</w:t>
            </w:r>
          </w:p>
        </w:tc>
      </w:tr>
      <w:tr w:rsidR="00790F8C" w14:paraId="226CAEF4" w14:textId="77777777" w:rsidTr="00790F8C">
        <w:tc>
          <w:tcPr>
            <w:tcW w:w="2186" w:type="dxa"/>
          </w:tcPr>
          <w:p w14:paraId="6DA3DAF8" w14:textId="3E807D1D" w:rsidR="00790F8C" w:rsidRDefault="00790F8C" w:rsidP="003E23EF">
            <w:pPr>
              <w:rPr>
                <w:sz w:val="18"/>
              </w:rPr>
            </w:pPr>
            <w:r>
              <w:rPr>
                <w:sz w:val="18"/>
              </w:rPr>
              <w:t>Font colors</w:t>
            </w:r>
          </w:p>
        </w:tc>
        <w:tc>
          <w:tcPr>
            <w:tcW w:w="2792" w:type="dxa"/>
          </w:tcPr>
          <w:p w14:paraId="4214600B" w14:textId="6EFDB0BD" w:rsidR="00790F8C" w:rsidRDefault="00790F8C" w:rsidP="003E23EF">
            <w:pPr>
              <w:rPr>
                <w:rStyle w:val="PreformattedText"/>
                <w:i w:val="0"/>
                <w:sz w:val="18"/>
              </w:rPr>
            </w:pPr>
            <w:r>
              <w:rPr>
                <w:rStyle w:val="PreformattedText"/>
                <w:i w:val="0"/>
                <w:sz w:val="18"/>
              </w:rPr>
              <w:t>&lt;font color=”</w:t>
            </w:r>
            <w:r w:rsidRPr="00790F8C">
              <w:rPr>
                <w:rStyle w:val="PreformattedText"/>
                <w:sz w:val="18"/>
              </w:rPr>
              <w:t>XXXXXX</w:t>
            </w:r>
            <w:r>
              <w:rPr>
                <w:rStyle w:val="PreformattedText"/>
                <w:i w:val="0"/>
                <w:sz w:val="18"/>
              </w:rPr>
              <w:t>”&gt;&lt;/font&gt;</w:t>
            </w:r>
          </w:p>
        </w:tc>
        <w:tc>
          <w:tcPr>
            <w:tcW w:w="3878" w:type="dxa"/>
          </w:tcPr>
          <w:p w14:paraId="22B55AE4" w14:textId="763CB2E8" w:rsidR="00790F8C" w:rsidRDefault="0078770B" w:rsidP="0078770B">
            <w:pPr>
              <w:rPr>
                <w:rStyle w:val="PreformattedText"/>
                <w:i w:val="0"/>
                <w:sz w:val="18"/>
              </w:rPr>
            </w:pPr>
            <w:r>
              <w:rPr>
                <w:rStyle w:val="PreformattedText"/>
                <w:i w:val="0"/>
                <w:sz w:val="18"/>
              </w:rPr>
              <w:t>&lt;font color=”</w:t>
            </w:r>
            <w:r w:rsidRPr="0078770B">
              <w:rPr>
                <w:rStyle w:val="PreformattedText"/>
                <w:i w:val="0"/>
                <w:sz w:val="18"/>
              </w:rPr>
              <w:t>red</w:t>
            </w:r>
            <w:r>
              <w:rPr>
                <w:rStyle w:val="PreformattedText"/>
                <w:i w:val="0"/>
                <w:sz w:val="18"/>
              </w:rPr>
              <w:t>”&gt;</w:t>
            </w:r>
            <w:r>
              <w:rPr>
                <w:rStyle w:val="PreformattedText"/>
                <w:i w:val="0"/>
                <w:sz w:val="18"/>
              </w:rPr>
              <w:t>Red</w:t>
            </w:r>
            <w:r>
              <w:rPr>
                <w:rStyle w:val="PreformattedText"/>
                <w:i w:val="0"/>
                <w:sz w:val="18"/>
              </w:rPr>
              <w:t>&lt;/font&gt;</w:t>
            </w:r>
            <w:r>
              <w:rPr>
                <w:rStyle w:val="PreformattedText"/>
                <w:i w:val="0"/>
                <w:sz w:val="18"/>
              </w:rPr>
              <w:t xml:space="preserve"> and </w:t>
            </w:r>
            <w:r>
              <w:rPr>
                <w:rStyle w:val="PreformattedText"/>
                <w:i w:val="0"/>
                <w:sz w:val="18"/>
              </w:rPr>
              <w:t>&lt;font color=”</w:t>
            </w:r>
            <w:r w:rsidRPr="0078770B">
              <w:rPr>
                <w:rStyle w:val="PreformattedText"/>
                <w:i w:val="0"/>
                <w:sz w:val="18"/>
              </w:rPr>
              <w:t>#FFFFFF</w:t>
            </w:r>
            <w:r>
              <w:rPr>
                <w:rStyle w:val="PreformattedText"/>
                <w:i w:val="0"/>
                <w:sz w:val="18"/>
              </w:rPr>
              <w:t>”&gt;</w:t>
            </w:r>
            <w:r>
              <w:rPr>
                <w:rStyle w:val="PreformattedText"/>
                <w:i w:val="0"/>
                <w:sz w:val="18"/>
              </w:rPr>
              <w:t>white</w:t>
            </w:r>
            <w:r>
              <w:rPr>
                <w:rStyle w:val="PreformattedText"/>
                <w:i w:val="0"/>
                <w:sz w:val="18"/>
              </w:rPr>
              <w:t>&lt;/font&gt;</w:t>
            </w:r>
            <w:r>
              <w:rPr>
                <w:rStyle w:val="PreformattedText"/>
                <w:i w:val="0"/>
                <w:sz w:val="18"/>
              </w:rPr>
              <w:t>.</w:t>
            </w:r>
          </w:p>
        </w:tc>
      </w:tr>
    </w:tbl>
    <w:p w14:paraId="1DB1E6B3" w14:textId="16E89CAE" w:rsidR="003E23EF" w:rsidRPr="003E23EF" w:rsidRDefault="003E23EF" w:rsidP="003E23EF">
      <w:bookmarkStart w:id="0" w:name="_GoBack"/>
      <w:bookmarkEnd w:id="0"/>
    </w:p>
    <w:sectPr w:rsidR="003E23EF" w:rsidRPr="003E23EF" w:rsidSect="00A3292E">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64AEC5" w14:textId="77777777" w:rsidR="00790F8C" w:rsidRDefault="00790F8C" w:rsidP="00560E76">
      <w:r>
        <w:separator/>
      </w:r>
    </w:p>
  </w:endnote>
  <w:endnote w:type="continuationSeparator" w:id="0">
    <w:p w14:paraId="7202918F" w14:textId="77777777" w:rsidR="00790F8C" w:rsidRDefault="00790F8C" w:rsidP="00560E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0177A5" w14:textId="77777777" w:rsidR="00790F8C" w:rsidRDefault="00790F8C" w:rsidP="00560E7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F761B48" w14:textId="77777777" w:rsidR="00790F8C" w:rsidRDefault="00790F8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B42AA8" w14:textId="77777777" w:rsidR="00790F8C" w:rsidRPr="00560E76" w:rsidRDefault="00790F8C" w:rsidP="00560E76">
    <w:pPr>
      <w:pStyle w:val="Footer"/>
      <w:framePr w:wrap="around" w:vAnchor="text" w:hAnchor="margin" w:xAlign="center" w:y="1"/>
      <w:rPr>
        <w:rStyle w:val="PageNumber"/>
        <w:color w:val="A6A6A6" w:themeColor="background1" w:themeShade="A6"/>
        <w:sz w:val="16"/>
        <w:szCs w:val="16"/>
      </w:rPr>
    </w:pPr>
    <w:r w:rsidRPr="00560E76">
      <w:rPr>
        <w:rStyle w:val="PageNumber"/>
        <w:color w:val="A6A6A6" w:themeColor="background1" w:themeShade="A6"/>
        <w:sz w:val="16"/>
        <w:szCs w:val="16"/>
      </w:rPr>
      <w:fldChar w:fldCharType="begin"/>
    </w:r>
    <w:r w:rsidRPr="00560E76">
      <w:rPr>
        <w:rStyle w:val="PageNumber"/>
        <w:color w:val="A6A6A6" w:themeColor="background1" w:themeShade="A6"/>
        <w:sz w:val="16"/>
        <w:szCs w:val="16"/>
      </w:rPr>
      <w:instrText xml:space="preserve">PAGE  </w:instrText>
    </w:r>
    <w:r w:rsidRPr="00560E76">
      <w:rPr>
        <w:rStyle w:val="PageNumber"/>
        <w:color w:val="A6A6A6" w:themeColor="background1" w:themeShade="A6"/>
        <w:sz w:val="16"/>
        <w:szCs w:val="16"/>
      </w:rPr>
      <w:fldChar w:fldCharType="separate"/>
    </w:r>
    <w:r w:rsidR="00C748A7">
      <w:rPr>
        <w:rStyle w:val="PageNumber"/>
        <w:noProof/>
        <w:color w:val="A6A6A6" w:themeColor="background1" w:themeShade="A6"/>
        <w:sz w:val="16"/>
        <w:szCs w:val="16"/>
      </w:rPr>
      <w:t>1</w:t>
    </w:r>
    <w:r w:rsidRPr="00560E76">
      <w:rPr>
        <w:rStyle w:val="PageNumber"/>
        <w:color w:val="A6A6A6" w:themeColor="background1" w:themeShade="A6"/>
        <w:sz w:val="16"/>
        <w:szCs w:val="16"/>
      </w:rPr>
      <w:fldChar w:fldCharType="end"/>
    </w:r>
  </w:p>
  <w:p w14:paraId="2E2CBF50" w14:textId="77777777" w:rsidR="00790F8C" w:rsidRPr="00560E76" w:rsidRDefault="00790F8C">
    <w:pPr>
      <w:pStyle w:val="Footer"/>
      <w:rPr>
        <w:color w:val="A6A6A6" w:themeColor="background1" w:themeShade="A6"/>
        <w:sz w:val="16"/>
        <w:szCs w:val="16"/>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6CDB2A" w14:textId="77777777" w:rsidR="00790F8C" w:rsidRDefault="00790F8C" w:rsidP="00560E76">
      <w:r>
        <w:separator/>
      </w:r>
    </w:p>
  </w:footnote>
  <w:footnote w:type="continuationSeparator" w:id="0">
    <w:p w14:paraId="290F1ED2" w14:textId="77777777" w:rsidR="00790F8C" w:rsidRDefault="00790F8C" w:rsidP="00560E7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B76E7"/>
    <w:multiLevelType w:val="hybridMultilevel"/>
    <w:tmpl w:val="93BC0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26402E0"/>
    <w:multiLevelType w:val="hybridMultilevel"/>
    <w:tmpl w:val="DD909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672A6E"/>
    <w:multiLevelType w:val="hybridMultilevel"/>
    <w:tmpl w:val="D598C3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F8766F1"/>
    <w:multiLevelType w:val="hybridMultilevel"/>
    <w:tmpl w:val="FDE4A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29644C7"/>
    <w:multiLevelType w:val="hybridMultilevel"/>
    <w:tmpl w:val="7318DF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3B7480C"/>
    <w:multiLevelType w:val="hybridMultilevel"/>
    <w:tmpl w:val="6C9632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2"/>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43C3"/>
    <w:rsid w:val="000514F7"/>
    <w:rsid w:val="000A08F8"/>
    <w:rsid w:val="000F6FCD"/>
    <w:rsid w:val="001A5C31"/>
    <w:rsid w:val="001F60E7"/>
    <w:rsid w:val="002063D0"/>
    <w:rsid w:val="002A1164"/>
    <w:rsid w:val="002D54DF"/>
    <w:rsid w:val="003338EC"/>
    <w:rsid w:val="00337202"/>
    <w:rsid w:val="003A3CC5"/>
    <w:rsid w:val="003A7296"/>
    <w:rsid w:val="003E23EF"/>
    <w:rsid w:val="0042185E"/>
    <w:rsid w:val="00453E7D"/>
    <w:rsid w:val="004543C3"/>
    <w:rsid w:val="00560E76"/>
    <w:rsid w:val="005F1062"/>
    <w:rsid w:val="006077AC"/>
    <w:rsid w:val="006234A5"/>
    <w:rsid w:val="00626A28"/>
    <w:rsid w:val="00653F28"/>
    <w:rsid w:val="006A1DB0"/>
    <w:rsid w:val="006A6385"/>
    <w:rsid w:val="006E4E19"/>
    <w:rsid w:val="00747E08"/>
    <w:rsid w:val="0078770B"/>
    <w:rsid w:val="00790F8C"/>
    <w:rsid w:val="007B1FA8"/>
    <w:rsid w:val="00873AAF"/>
    <w:rsid w:val="00896AB3"/>
    <w:rsid w:val="008C7FAB"/>
    <w:rsid w:val="008E57DB"/>
    <w:rsid w:val="00956D3B"/>
    <w:rsid w:val="009A5FEC"/>
    <w:rsid w:val="00A22A30"/>
    <w:rsid w:val="00A3292E"/>
    <w:rsid w:val="00AF5E2D"/>
    <w:rsid w:val="00B00DA2"/>
    <w:rsid w:val="00B06B4C"/>
    <w:rsid w:val="00BC040C"/>
    <w:rsid w:val="00C00406"/>
    <w:rsid w:val="00C02DE2"/>
    <w:rsid w:val="00C72686"/>
    <w:rsid w:val="00C748A7"/>
    <w:rsid w:val="00DF7A77"/>
    <w:rsid w:val="00E003B8"/>
    <w:rsid w:val="00E211B8"/>
    <w:rsid w:val="00E52F7C"/>
    <w:rsid w:val="00E861B2"/>
    <w:rsid w:val="00F27E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AF03FE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211B8"/>
    <w:pPr>
      <w:keepNext/>
      <w:keepLines/>
      <w:spacing w:before="240"/>
      <w:outlineLvl w:val="0"/>
    </w:pPr>
    <w:rPr>
      <w:rFonts w:asciiTheme="majorHAnsi" w:eastAsiaTheme="majorEastAsia" w:hAnsiTheme="majorHAnsi" w:cstheme="majorBidi"/>
      <w:b/>
      <w:bCs/>
      <w:sz w:val="28"/>
      <w:szCs w:val="32"/>
    </w:rPr>
  </w:style>
  <w:style w:type="paragraph" w:styleId="Heading2">
    <w:name w:val="heading 2"/>
    <w:basedOn w:val="Normal"/>
    <w:next w:val="Normal"/>
    <w:link w:val="Heading2Char"/>
    <w:uiPriority w:val="9"/>
    <w:unhideWhenUsed/>
    <w:qFormat/>
    <w:rsid w:val="00AF5E2D"/>
    <w:pPr>
      <w:keepNext/>
      <w:keepLines/>
      <w:outlineLvl w:val="1"/>
    </w:pPr>
    <w:rPr>
      <w:rFonts w:asciiTheme="majorHAnsi" w:eastAsiaTheme="majorEastAsia" w:hAnsiTheme="majorHAnsi" w:cstheme="majorBidi"/>
      <w:bCs/>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11B8"/>
    <w:rPr>
      <w:rFonts w:asciiTheme="majorHAnsi" w:eastAsiaTheme="majorEastAsia" w:hAnsiTheme="majorHAnsi" w:cstheme="majorBidi"/>
      <w:b/>
      <w:bCs/>
      <w:sz w:val="28"/>
      <w:szCs w:val="32"/>
    </w:rPr>
  </w:style>
  <w:style w:type="character" w:customStyle="1" w:styleId="Heading2Char">
    <w:name w:val="Heading 2 Char"/>
    <w:basedOn w:val="DefaultParagraphFont"/>
    <w:link w:val="Heading2"/>
    <w:uiPriority w:val="9"/>
    <w:rsid w:val="00AF5E2D"/>
    <w:rPr>
      <w:rFonts w:asciiTheme="majorHAnsi" w:eastAsiaTheme="majorEastAsia" w:hAnsiTheme="majorHAnsi" w:cstheme="majorBidi"/>
      <w:bCs/>
      <w:sz w:val="28"/>
      <w:szCs w:val="26"/>
    </w:rPr>
  </w:style>
  <w:style w:type="paragraph" w:styleId="Title">
    <w:name w:val="Title"/>
    <w:basedOn w:val="Normal"/>
    <w:next w:val="Normal"/>
    <w:link w:val="TitleChar"/>
    <w:uiPriority w:val="10"/>
    <w:qFormat/>
    <w:rsid w:val="008C7FAB"/>
    <w:pPr>
      <w:pBdr>
        <w:bottom w:val="single" w:sz="8" w:space="4" w:color="auto"/>
      </w:pBdr>
      <w:spacing w:before="240"/>
      <w:contextualSpacing/>
    </w:pPr>
    <w:rPr>
      <w:rFonts w:asciiTheme="majorHAnsi" w:eastAsiaTheme="majorEastAsia" w:hAnsiTheme="majorHAnsi" w:cstheme="majorBidi"/>
      <w:b/>
      <w:spacing w:val="5"/>
      <w:kern w:val="28"/>
      <w:sz w:val="32"/>
      <w:szCs w:val="52"/>
    </w:rPr>
  </w:style>
  <w:style w:type="character" w:customStyle="1" w:styleId="TitleChar">
    <w:name w:val="Title Char"/>
    <w:basedOn w:val="DefaultParagraphFont"/>
    <w:link w:val="Title"/>
    <w:uiPriority w:val="10"/>
    <w:rsid w:val="008C7FAB"/>
    <w:rPr>
      <w:rFonts w:asciiTheme="majorHAnsi" w:eastAsiaTheme="majorEastAsia" w:hAnsiTheme="majorHAnsi" w:cstheme="majorBidi"/>
      <w:b/>
      <w:spacing w:val="5"/>
      <w:kern w:val="28"/>
      <w:sz w:val="32"/>
      <w:szCs w:val="52"/>
    </w:rPr>
  </w:style>
  <w:style w:type="paragraph" w:styleId="Subtitle">
    <w:name w:val="Subtitle"/>
    <w:basedOn w:val="Normal"/>
    <w:next w:val="Normal"/>
    <w:link w:val="SubtitleChar"/>
    <w:uiPriority w:val="11"/>
    <w:qFormat/>
    <w:rsid w:val="00E211B8"/>
    <w:pPr>
      <w:numPr>
        <w:ilvl w:val="1"/>
      </w:numPr>
    </w:pPr>
    <w:rPr>
      <w:rFonts w:asciiTheme="majorHAnsi" w:eastAsiaTheme="majorEastAsia" w:hAnsiTheme="majorHAnsi" w:cstheme="majorBidi"/>
      <w:bCs/>
      <w:sz w:val="28"/>
      <w:szCs w:val="28"/>
    </w:rPr>
  </w:style>
  <w:style w:type="character" w:customStyle="1" w:styleId="SubtitleChar">
    <w:name w:val="Subtitle Char"/>
    <w:basedOn w:val="DefaultParagraphFont"/>
    <w:link w:val="Subtitle"/>
    <w:uiPriority w:val="11"/>
    <w:rsid w:val="00E211B8"/>
    <w:rPr>
      <w:rFonts w:asciiTheme="majorHAnsi" w:eastAsiaTheme="majorEastAsia" w:hAnsiTheme="majorHAnsi" w:cstheme="majorBidi"/>
      <w:bCs/>
      <w:sz w:val="28"/>
      <w:szCs w:val="28"/>
    </w:rPr>
  </w:style>
  <w:style w:type="paragraph" w:styleId="NoSpacing">
    <w:name w:val="No Spacing"/>
    <w:uiPriority w:val="1"/>
    <w:qFormat/>
    <w:rsid w:val="00E211B8"/>
  </w:style>
  <w:style w:type="paragraph" w:styleId="ListParagraph">
    <w:name w:val="List Paragraph"/>
    <w:basedOn w:val="Normal"/>
    <w:uiPriority w:val="34"/>
    <w:qFormat/>
    <w:rsid w:val="000514F7"/>
    <w:pPr>
      <w:ind w:left="720"/>
      <w:contextualSpacing/>
    </w:pPr>
  </w:style>
  <w:style w:type="character" w:customStyle="1" w:styleId="PreformattedText">
    <w:name w:val="Preformatted Text"/>
    <w:basedOn w:val="DefaultParagraphFont"/>
    <w:uiPriority w:val="1"/>
    <w:qFormat/>
    <w:rsid w:val="00873AAF"/>
    <w:rPr>
      <w:rFonts w:ascii="Consolas" w:hAnsi="Consolas"/>
      <w:i/>
      <w:sz w:val="20"/>
      <w:szCs w:val="20"/>
    </w:rPr>
  </w:style>
  <w:style w:type="character" w:styleId="Hyperlink">
    <w:name w:val="Hyperlink"/>
    <w:basedOn w:val="DefaultParagraphFont"/>
    <w:uiPriority w:val="99"/>
    <w:unhideWhenUsed/>
    <w:rsid w:val="005F1062"/>
    <w:rPr>
      <w:color w:val="0000FF" w:themeColor="hyperlink"/>
      <w:u w:val="single"/>
    </w:rPr>
  </w:style>
  <w:style w:type="table" w:styleId="TableGrid">
    <w:name w:val="Table Grid"/>
    <w:basedOn w:val="TableNormal"/>
    <w:uiPriority w:val="59"/>
    <w:rsid w:val="005F106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560E76"/>
    <w:pPr>
      <w:tabs>
        <w:tab w:val="center" w:pos="4320"/>
        <w:tab w:val="right" w:pos="8640"/>
      </w:tabs>
    </w:pPr>
  </w:style>
  <w:style w:type="character" w:customStyle="1" w:styleId="FooterChar">
    <w:name w:val="Footer Char"/>
    <w:basedOn w:val="DefaultParagraphFont"/>
    <w:link w:val="Footer"/>
    <w:uiPriority w:val="99"/>
    <w:rsid w:val="00560E76"/>
  </w:style>
  <w:style w:type="character" w:styleId="PageNumber">
    <w:name w:val="page number"/>
    <w:basedOn w:val="DefaultParagraphFont"/>
    <w:uiPriority w:val="99"/>
    <w:semiHidden/>
    <w:unhideWhenUsed/>
    <w:rsid w:val="00560E76"/>
  </w:style>
  <w:style w:type="paragraph" w:styleId="Header">
    <w:name w:val="header"/>
    <w:basedOn w:val="Normal"/>
    <w:link w:val="HeaderChar"/>
    <w:uiPriority w:val="99"/>
    <w:unhideWhenUsed/>
    <w:rsid w:val="00560E76"/>
    <w:pPr>
      <w:tabs>
        <w:tab w:val="center" w:pos="4320"/>
        <w:tab w:val="right" w:pos="8640"/>
      </w:tabs>
    </w:pPr>
  </w:style>
  <w:style w:type="character" w:customStyle="1" w:styleId="HeaderChar">
    <w:name w:val="Header Char"/>
    <w:basedOn w:val="DefaultParagraphFont"/>
    <w:link w:val="Header"/>
    <w:uiPriority w:val="99"/>
    <w:rsid w:val="00560E76"/>
  </w:style>
  <w:style w:type="paragraph" w:styleId="FootnoteText">
    <w:name w:val="footnote text"/>
    <w:basedOn w:val="Normal"/>
    <w:link w:val="FootnoteTextChar"/>
    <w:uiPriority w:val="99"/>
    <w:unhideWhenUsed/>
    <w:rsid w:val="007B1FA8"/>
  </w:style>
  <w:style w:type="character" w:customStyle="1" w:styleId="FootnoteTextChar">
    <w:name w:val="Footnote Text Char"/>
    <w:basedOn w:val="DefaultParagraphFont"/>
    <w:link w:val="FootnoteText"/>
    <w:uiPriority w:val="99"/>
    <w:rsid w:val="007B1FA8"/>
  </w:style>
  <w:style w:type="character" w:styleId="FootnoteReference">
    <w:name w:val="footnote reference"/>
    <w:basedOn w:val="DefaultParagraphFont"/>
    <w:uiPriority w:val="99"/>
    <w:unhideWhenUsed/>
    <w:rsid w:val="007B1FA8"/>
    <w:rPr>
      <w:vertAlign w:val="superscript"/>
    </w:rPr>
  </w:style>
  <w:style w:type="paragraph" w:styleId="BalloonText">
    <w:name w:val="Balloon Text"/>
    <w:basedOn w:val="Normal"/>
    <w:link w:val="BalloonTextChar"/>
    <w:uiPriority w:val="99"/>
    <w:semiHidden/>
    <w:unhideWhenUsed/>
    <w:rsid w:val="00626A2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26A28"/>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211B8"/>
    <w:pPr>
      <w:keepNext/>
      <w:keepLines/>
      <w:spacing w:before="240"/>
      <w:outlineLvl w:val="0"/>
    </w:pPr>
    <w:rPr>
      <w:rFonts w:asciiTheme="majorHAnsi" w:eastAsiaTheme="majorEastAsia" w:hAnsiTheme="majorHAnsi" w:cstheme="majorBidi"/>
      <w:b/>
      <w:bCs/>
      <w:sz w:val="28"/>
      <w:szCs w:val="32"/>
    </w:rPr>
  </w:style>
  <w:style w:type="paragraph" w:styleId="Heading2">
    <w:name w:val="heading 2"/>
    <w:basedOn w:val="Normal"/>
    <w:next w:val="Normal"/>
    <w:link w:val="Heading2Char"/>
    <w:uiPriority w:val="9"/>
    <w:unhideWhenUsed/>
    <w:qFormat/>
    <w:rsid w:val="00AF5E2D"/>
    <w:pPr>
      <w:keepNext/>
      <w:keepLines/>
      <w:outlineLvl w:val="1"/>
    </w:pPr>
    <w:rPr>
      <w:rFonts w:asciiTheme="majorHAnsi" w:eastAsiaTheme="majorEastAsia" w:hAnsiTheme="majorHAnsi" w:cstheme="majorBidi"/>
      <w:bCs/>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11B8"/>
    <w:rPr>
      <w:rFonts w:asciiTheme="majorHAnsi" w:eastAsiaTheme="majorEastAsia" w:hAnsiTheme="majorHAnsi" w:cstheme="majorBidi"/>
      <w:b/>
      <w:bCs/>
      <w:sz w:val="28"/>
      <w:szCs w:val="32"/>
    </w:rPr>
  </w:style>
  <w:style w:type="character" w:customStyle="1" w:styleId="Heading2Char">
    <w:name w:val="Heading 2 Char"/>
    <w:basedOn w:val="DefaultParagraphFont"/>
    <w:link w:val="Heading2"/>
    <w:uiPriority w:val="9"/>
    <w:rsid w:val="00AF5E2D"/>
    <w:rPr>
      <w:rFonts w:asciiTheme="majorHAnsi" w:eastAsiaTheme="majorEastAsia" w:hAnsiTheme="majorHAnsi" w:cstheme="majorBidi"/>
      <w:bCs/>
      <w:sz w:val="28"/>
      <w:szCs w:val="26"/>
    </w:rPr>
  </w:style>
  <w:style w:type="paragraph" w:styleId="Title">
    <w:name w:val="Title"/>
    <w:basedOn w:val="Normal"/>
    <w:next w:val="Normal"/>
    <w:link w:val="TitleChar"/>
    <w:uiPriority w:val="10"/>
    <w:qFormat/>
    <w:rsid w:val="008C7FAB"/>
    <w:pPr>
      <w:pBdr>
        <w:bottom w:val="single" w:sz="8" w:space="4" w:color="auto"/>
      </w:pBdr>
      <w:spacing w:before="240"/>
      <w:contextualSpacing/>
    </w:pPr>
    <w:rPr>
      <w:rFonts w:asciiTheme="majorHAnsi" w:eastAsiaTheme="majorEastAsia" w:hAnsiTheme="majorHAnsi" w:cstheme="majorBidi"/>
      <w:b/>
      <w:spacing w:val="5"/>
      <w:kern w:val="28"/>
      <w:sz w:val="32"/>
      <w:szCs w:val="52"/>
    </w:rPr>
  </w:style>
  <w:style w:type="character" w:customStyle="1" w:styleId="TitleChar">
    <w:name w:val="Title Char"/>
    <w:basedOn w:val="DefaultParagraphFont"/>
    <w:link w:val="Title"/>
    <w:uiPriority w:val="10"/>
    <w:rsid w:val="008C7FAB"/>
    <w:rPr>
      <w:rFonts w:asciiTheme="majorHAnsi" w:eastAsiaTheme="majorEastAsia" w:hAnsiTheme="majorHAnsi" w:cstheme="majorBidi"/>
      <w:b/>
      <w:spacing w:val="5"/>
      <w:kern w:val="28"/>
      <w:sz w:val="32"/>
      <w:szCs w:val="52"/>
    </w:rPr>
  </w:style>
  <w:style w:type="paragraph" w:styleId="Subtitle">
    <w:name w:val="Subtitle"/>
    <w:basedOn w:val="Normal"/>
    <w:next w:val="Normal"/>
    <w:link w:val="SubtitleChar"/>
    <w:uiPriority w:val="11"/>
    <w:qFormat/>
    <w:rsid w:val="00E211B8"/>
    <w:pPr>
      <w:numPr>
        <w:ilvl w:val="1"/>
      </w:numPr>
    </w:pPr>
    <w:rPr>
      <w:rFonts w:asciiTheme="majorHAnsi" w:eastAsiaTheme="majorEastAsia" w:hAnsiTheme="majorHAnsi" w:cstheme="majorBidi"/>
      <w:bCs/>
      <w:sz w:val="28"/>
      <w:szCs w:val="28"/>
    </w:rPr>
  </w:style>
  <w:style w:type="character" w:customStyle="1" w:styleId="SubtitleChar">
    <w:name w:val="Subtitle Char"/>
    <w:basedOn w:val="DefaultParagraphFont"/>
    <w:link w:val="Subtitle"/>
    <w:uiPriority w:val="11"/>
    <w:rsid w:val="00E211B8"/>
    <w:rPr>
      <w:rFonts w:asciiTheme="majorHAnsi" w:eastAsiaTheme="majorEastAsia" w:hAnsiTheme="majorHAnsi" w:cstheme="majorBidi"/>
      <w:bCs/>
      <w:sz w:val="28"/>
      <w:szCs w:val="28"/>
    </w:rPr>
  </w:style>
  <w:style w:type="paragraph" w:styleId="NoSpacing">
    <w:name w:val="No Spacing"/>
    <w:uiPriority w:val="1"/>
    <w:qFormat/>
    <w:rsid w:val="00E211B8"/>
  </w:style>
  <w:style w:type="paragraph" w:styleId="ListParagraph">
    <w:name w:val="List Paragraph"/>
    <w:basedOn w:val="Normal"/>
    <w:uiPriority w:val="34"/>
    <w:qFormat/>
    <w:rsid w:val="000514F7"/>
    <w:pPr>
      <w:ind w:left="720"/>
      <w:contextualSpacing/>
    </w:pPr>
  </w:style>
  <w:style w:type="character" w:customStyle="1" w:styleId="PreformattedText">
    <w:name w:val="Preformatted Text"/>
    <w:basedOn w:val="DefaultParagraphFont"/>
    <w:uiPriority w:val="1"/>
    <w:qFormat/>
    <w:rsid w:val="00873AAF"/>
    <w:rPr>
      <w:rFonts w:ascii="Consolas" w:hAnsi="Consolas"/>
      <w:i/>
      <w:sz w:val="20"/>
      <w:szCs w:val="20"/>
    </w:rPr>
  </w:style>
  <w:style w:type="character" w:styleId="Hyperlink">
    <w:name w:val="Hyperlink"/>
    <w:basedOn w:val="DefaultParagraphFont"/>
    <w:uiPriority w:val="99"/>
    <w:unhideWhenUsed/>
    <w:rsid w:val="005F1062"/>
    <w:rPr>
      <w:color w:val="0000FF" w:themeColor="hyperlink"/>
      <w:u w:val="single"/>
    </w:rPr>
  </w:style>
  <w:style w:type="table" w:styleId="TableGrid">
    <w:name w:val="Table Grid"/>
    <w:basedOn w:val="TableNormal"/>
    <w:uiPriority w:val="59"/>
    <w:rsid w:val="005F106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560E76"/>
    <w:pPr>
      <w:tabs>
        <w:tab w:val="center" w:pos="4320"/>
        <w:tab w:val="right" w:pos="8640"/>
      </w:tabs>
    </w:pPr>
  </w:style>
  <w:style w:type="character" w:customStyle="1" w:styleId="FooterChar">
    <w:name w:val="Footer Char"/>
    <w:basedOn w:val="DefaultParagraphFont"/>
    <w:link w:val="Footer"/>
    <w:uiPriority w:val="99"/>
    <w:rsid w:val="00560E76"/>
  </w:style>
  <w:style w:type="character" w:styleId="PageNumber">
    <w:name w:val="page number"/>
    <w:basedOn w:val="DefaultParagraphFont"/>
    <w:uiPriority w:val="99"/>
    <w:semiHidden/>
    <w:unhideWhenUsed/>
    <w:rsid w:val="00560E76"/>
  </w:style>
  <w:style w:type="paragraph" w:styleId="Header">
    <w:name w:val="header"/>
    <w:basedOn w:val="Normal"/>
    <w:link w:val="HeaderChar"/>
    <w:uiPriority w:val="99"/>
    <w:unhideWhenUsed/>
    <w:rsid w:val="00560E76"/>
    <w:pPr>
      <w:tabs>
        <w:tab w:val="center" w:pos="4320"/>
        <w:tab w:val="right" w:pos="8640"/>
      </w:tabs>
    </w:pPr>
  </w:style>
  <w:style w:type="character" w:customStyle="1" w:styleId="HeaderChar">
    <w:name w:val="Header Char"/>
    <w:basedOn w:val="DefaultParagraphFont"/>
    <w:link w:val="Header"/>
    <w:uiPriority w:val="99"/>
    <w:rsid w:val="00560E76"/>
  </w:style>
  <w:style w:type="paragraph" w:styleId="FootnoteText">
    <w:name w:val="footnote text"/>
    <w:basedOn w:val="Normal"/>
    <w:link w:val="FootnoteTextChar"/>
    <w:uiPriority w:val="99"/>
    <w:unhideWhenUsed/>
    <w:rsid w:val="007B1FA8"/>
  </w:style>
  <w:style w:type="character" w:customStyle="1" w:styleId="FootnoteTextChar">
    <w:name w:val="Footnote Text Char"/>
    <w:basedOn w:val="DefaultParagraphFont"/>
    <w:link w:val="FootnoteText"/>
    <w:uiPriority w:val="99"/>
    <w:rsid w:val="007B1FA8"/>
  </w:style>
  <w:style w:type="character" w:styleId="FootnoteReference">
    <w:name w:val="footnote reference"/>
    <w:basedOn w:val="DefaultParagraphFont"/>
    <w:uiPriority w:val="99"/>
    <w:unhideWhenUsed/>
    <w:rsid w:val="007B1FA8"/>
    <w:rPr>
      <w:vertAlign w:val="superscript"/>
    </w:rPr>
  </w:style>
  <w:style w:type="paragraph" w:styleId="BalloonText">
    <w:name w:val="Balloon Text"/>
    <w:basedOn w:val="Normal"/>
    <w:link w:val="BalloonTextChar"/>
    <w:uiPriority w:val="99"/>
    <w:semiHidden/>
    <w:unhideWhenUsed/>
    <w:rsid w:val="00626A2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26A28"/>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pn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7</TotalTime>
  <Pages>7</Pages>
  <Words>1865</Words>
  <Characters>10636</Characters>
  <Application>Microsoft Macintosh Word</Application>
  <DocSecurity>0</DocSecurity>
  <Lines>88</Lines>
  <Paragraphs>24</Paragraphs>
  <ScaleCrop>false</ScaleCrop>
  <Company>University of Washington Tacoma</Company>
  <LinksUpToDate>false</LinksUpToDate>
  <CharactersWithSpaces>12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elkin</dc:creator>
  <cp:keywords/>
  <dc:description/>
  <cp:lastModifiedBy>Peter Selkin</cp:lastModifiedBy>
  <cp:revision>12</cp:revision>
  <dcterms:created xsi:type="dcterms:W3CDTF">2011-09-18T05:28:00Z</dcterms:created>
  <dcterms:modified xsi:type="dcterms:W3CDTF">2011-10-07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b2.1"&gt;&lt;session id="sJnF65ol"/&gt;&lt;style id="http://www.zotero.org/styles/cse-name-year" hasBibliography="1" bibliographyStyleHasBeenSet="0"/&gt;&lt;prefs&gt;&lt;pref name="fieldType" value="Field"/&gt;&lt;pref name="storeReferences" v</vt:lpwstr>
  </property>
  <property fmtid="{D5CDD505-2E9C-101B-9397-08002B2CF9AE}" pid="3" name="ZOTERO_PREF_2">
    <vt:lpwstr>alue="true"/&gt;&lt;pref name="noteType" value="0"/&gt;&lt;/prefs&gt;&lt;/data&gt;</vt:lpwstr>
  </property>
</Properties>
</file>